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0257A" w14:textId="69676BF1" w:rsidR="007F6892" w:rsidRPr="00B2207D" w:rsidRDefault="007F6892" w:rsidP="00086FF7">
      <w:pPr>
        <w:rPr>
          <w:rFonts w:ascii="Segoe UI" w:hAnsi="Segoe UI" w:cs="Segoe UI"/>
          <w:b/>
          <w:bCs/>
          <w:color w:val="2F5496" w:themeColor="accent1" w:themeShade="BF"/>
          <w:sz w:val="40"/>
          <w:szCs w:val="40"/>
        </w:rPr>
      </w:pPr>
      <w:r w:rsidRPr="00B2207D">
        <w:rPr>
          <w:rFonts w:ascii="Segoe UI" w:hAnsi="Segoe UI" w:cs="Segoe UI"/>
          <w:b/>
          <w:bCs/>
          <w:color w:val="2F5496" w:themeColor="accent1" w:themeShade="BF"/>
          <w:sz w:val="40"/>
          <w:szCs w:val="40"/>
        </w:rPr>
        <w:t>The Control of Humanoid Robot: A Preliminary Literature Review</w:t>
      </w:r>
    </w:p>
    <w:p w14:paraId="694063EC" w14:textId="0CE26DFA" w:rsidR="00B2207D" w:rsidRPr="00E65DB6" w:rsidRDefault="00B2207D" w:rsidP="00B2207D">
      <w:pPr>
        <w:rPr>
          <w:rFonts w:ascii="Segoe UI" w:hAnsi="Segoe UI" w:cs="Segoe UI"/>
          <w:sz w:val="24"/>
          <w:szCs w:val="24"/>
        </w:rPr>
      </w:pPr>
      <w:r w:rsidRPr="00B2207D">
        <w:rPr>
          <w:rFonts w:ascii="Segoe UI" w:hAnsi="Segoe UI" w:cs="Segoe UI"/>
          <w:b/>
          <w:bCs/>
          <w:sz w:val="24"/>
          <w:szCs w:val="24"/>
        </w:rPr>
        <w:t>Nurfitri Anbarsanti</w:t>
      </w:r>
      <w:r w:rsidRPr="00B2207D">
        <w:rPr>
          <w:rFonts w:ascii="Segoe UI" w:hAnsi="Segoe UI" w:cs="Segoe UI"/>
          <w:b/>
          <w:bCs/>
          <w:sz w:val="24"/>
          <w:szCs w:val="24"/>
        </w:rPr>
        <w:t>,</w:t>
      </w:r>
      <w:r>
        <w:rPr>
          <w:rFonts w:ascii="Segoe UI" w:hAnsi="Segoe UI" w:cs="Segoe UI"/>
          <w:sz w:val="24"/>
          <w:szCs w:val="24"/>
        </w:rPr>
        <w:t xml:space="preserve"> </w:t>
      </w:r>
      <w:r w:rsidRPr="00B2207D">
        <w:rPr>
          <w:rFonts w:ascii="Segoe UI" w:hAnsi="Segoe UI" w:cs="Segoe UI"/>
          <w:sz w:val="24"/>
          <w:szCs w:val="24"/>
        </w:rPr>
        <w:t>G2104045K</w:t>
      </w:r>
    </w:p>
    <w:p w14:paraId="6D394892" w14:textId="0A1D5026" w:rsidR="00751EFE" w:rsidRDefault="00751EFE" w:rsidP="00B2207D">
      <w:pPr>
        <w:rPr>
          <w:rFonts w:ascii="Segoe UI" w:hAnsi="Segoe UI" w:cs="Segoe UI"/>
          <w:sz w:val="24"/>
          <w:szCs w:val="24"/>
        </w:rPr>
      </w:pPr>
      <w:r w:rsidRPr="00E65DB6">
        <w:rPr>
          <w:rFonts w:ascii="Segoe UI" w:hAnsi="Segoe UI" w:cs="Segoe UI"/>
          <w:sz w:val="24"/>
          <w:szCs w:val="24"/>
        </w:rPr>
        <w:t xml:space="preserve">School of Electrical </w:t>
      </w:r>
      <w:r w:rsidR="000340A9" w:rsidRPr="00E65DB6">
        <w:rPr>
          <w:rFonts w:ascii="Segoe UI" w:hAnsi="Segoe UI" w:cs="Segoe UI"/>
          <w:sz w:val="24"/>
          <w:szCs w:val="24"/>
        </w:rPr>
        <w:t xml:space="preserve">and Electronic </w:t>
      </w:r>
      <w:r w:rsidRPr="00E65DB6">
        <w:rPr>
          <w:rFonts w:ascii="Segoe UI" w:hAnsi="Segoe UI" w:cs="Segoe UI"/>
          <w:sz w:val="24"/>
          <w:szCs w:val="24"/>
        </w:rPr>
        <w:t>Engineering</w:t>
      </w:r>
      <w:r w:rsidR="00B2207D">
        <w:rPr>
          <w:rFonts w:ascii="Segoe UI" w:hAnsi="Segoe UI" w:cs="Segoe UI"/>
          <w:sz w:val="24"/>
          <w:szCs w:val="24"/>
        </w:rPr>
        <w:t xml:space="preserve">, </w:t>
      </w:r>
      <w:r w:rsidR="000340A9" w:rsidRPr="00E65DB6">
        <w:rPr>
          <w:rFonts w:ascii="Segoe UI" w:hAnsi="Segoe UI" w:cs="Segoe UI"/>
          <w:sz w:val="24"/>
          <w:szCs w:val="24"/>
        </w:rPr>
        <w:t>Nanyang Technological University</w:t>
      </w:r>
      <w:r w:rsidR="00B2207D">
        <w:rPr>
          <w:rFonts w:ascii="Segoe UI" w:hAnsi="Segoe UI" w:cs="Segoe UI"/>
          <w:sz w:val="24"/>
          <w:szCs w:val="24"/>
        </w:rPr>
        <w:t xml:space="preserve">, </w:t>
      </w:r>
      <w:r w:rsidR="000340A9" w:rsidRPr="00E65DB6">
        <w:rPr>
          <w:rFonts w:ascii="Segoe UI" w:hAnsi="Segoe UI" w:cs="Segoe UI"/>
          <w:sz w:val="24"/>
          <w:szCs w:val="24"/>
        </w:rPr>
        <w:br/>
        <w:t>Singapore</w:t>
      </w:r>
    </w:p>
    <w:p w14:paraId="21986FE3" w14:textId="6678BA5A" w:rsidR="00B2207D" w:rsidRPr="00B2207D" w:rsidRDefault="00B2207D" w:rsidP="00B2207D">
      <w:pPr>
        <w:rPr>
          <w:rFonts w:ascii="Segoe UI" w:hAnsi="Segoe UI" w:cs="Segoe UI"/>
          <w:b/>
          <w:bCs/>
          <w:sz w:val="24"/>
          <w:szCs w:val="24"/>
        </w:rPr>
      </w:pPr>
      <w:r>
        <w:rPr>
          <w:rFonts w:ascii="Segoe UI" w:hAnsi="Segoe UI" w:cs="Segoe UI"/>
          <w:sz w:val="24"/>
          <w:szCs w:val="24"/>
        </w:rPr>
        <w:t>Email: nurfitri006@e.ntu.edu.sg</w:t>
      </w:r>
    </w:p>
    <w:p w14:paraId="53E59DB8" w14:textId="1EAA6FD6" w:rsidR="007F6892" w:rsidRPr="00AB1A01" w:rsidRDefault="007F6892" w:rsidP="00B2207D">
      <w:pPr>
        <w:rPr>
          <w:rFonts w:ascii="Segoe UI" w:hAnsi="Segoe UI" w:cs="Segoe UI"/>
          <w:b/>
          <w:bCs/>
          <w:color w:val="2F5496" w:themeColor="accent1" w:themeShade="BF"/>
          <w:sz w:val="28"/>
          <w:szCs w:val="28"/>
        </w:rPr>
      </w:pPr>
      <w:r w:rsidRPr="00AB1A01">
        <w:rPr>
          <w:rFonts w:ascii="Segoe UI" w:hAnsi="Segoe UI" w:cs="Segoe UI"/>
          <w:b/>
          <w:bCs/>
          <w:color w:val="2F5496" w:themeColor="accent1" w:themeShade="BF"/>
          <w:sz w:val="28"/>
          <w:szCs w:val="28"/>
        </w:rPr>
        <w:t>Declaration</w:t>
      </w:r>
    </w:p>
    <w:p w14:paraId="77947D6A" w14:textId="22D71155" w:rsidR="007F6892" w:rsidRPr="00E65DB6" w:rsidRDefault="007F6892" w:rsidP="00B2207D">
      <w:pPr>
        <w:jc w:val="both"/>
        <w:rPr>
          <w:rFonts w:ascii="Segoe UI" w:hAnsi="Segoe UI" w:cs="Segoe UI"/>
          <w:sz w:val="24"/>
          <w:szCs w:val="24"/>
        </w:rPr>
      </w:pPr>
      <w:r w:rsidRPr="00E65DB6">
        <w:rPr>
          <w:rFonts w:ascii="Segoe UI" w:hAnsi="Segoe UI" w:cs="Segoe UI"/>
          <w:sz w:val="24"/>
          <w:szCs w:val="24"/>
        </w:rPr>
        <w:t>I declare that this assignment is my own work, unless otherwise referenced, as defined by the NTU policy on plagiarism. I have read the NTU Honour Code and Pledge.</w:t>
      </w:r>
    </w:p>
    <w:p w14:paraId="2FBEE6D2" w14:textId="2E8090D6" w:rsidR="00E64525" w:rsidRPr="00AB1A01" w:rsidRDefault="00E64525">
      <w:pPr>
        <w:rPr>
          <w:rFonts w:ascii="Segoe UI" w:hAnsi="Segoe UI" w:cs="Segoe UI"/>
          <w:b/>
          <w:bCs/>
          <w:color w:val="2F5496" w:themeColor="accent1" w:themeShade="BF"/>
          <w:sz w:val="28"/>
          <w:szCs w:val="28"/>
        </w:rPr>
      </w:pPr>
      <w:r w:rsidRPr="00AB1A01">
        <w:rPr>
          <w:rFonts w:ascii="Segoe UI" w:hAnsi="Segoe UI" w:cs="Segoe UI"/>
          <w:b/>
          <w:bCs/>
          <w:color w:val="2F5496" w:themeColor="accent1" w:themeShade="BF"/>
          <w:sz w:val="28"/>
          <w:szCs w:val="28"/>
        </w:rPr>
        <w:t>Abstract</w:t>
      </w:r>
    </w:p>
    <w:p w14:paraId="7D9BE2C8" w14:textId="4B103549" w:rsidR="003621F3" w:rsidRPr="007F6892" w:rsidRDefault="003621F3" w:rsidP="00534F56">
      <w:pPr>
        <w:jc w:val="both"/>
        <w:rPr>
          <w:rFonts w:ascii="Segoe UI" w:hAnsi="Segoe UI" w:cs="Segoe UI"/>
        </w:rPr>
      </w:pPr>
      <w:r w:rsidRPr="007F6892">
        <w:rPr>
          <w:rFonts w:ascii="Segoe UI" w:hAnsi="Segoe UI" w:cs="Segoe UI"/>
        </w:rPr>
        <w:t xml:space="preserve">A </w:t>
      </w:r>
      <w:r w:rsidR="00200766">
        <w:rPr>
          <w:rFonts w:ascii="Segoe UI" w:hAnsi="Segoe UI" w:cs="Segoe UI"/>
        </w:rPr>
        <w:t>humanoid</w:t>
      </w:r>
      <w:r w:rsidRPr="007F6892">
        <w:rPr>
          <w:rFonts w:ascii="Segoe UI" w:hAnsi="Segoe UI" w:cs="Segoe UI"/>
        </w:rPr>
        <w:t xml:space="preserve"> robot provides a variety of professional and domestic/personal services to companies and persons across a wide range of application fields. Currently, the </w:t>
      </w:r>
      <w:r w:rsidR="00200766">
        <w:rPr>
          <w:rFonts w:ascii="Segoe UI" w:hAnsi="Segoe UI" w:cs="Segoe UI"/>
        </w:rPr>
        <w:t>humanoid</w:t>
      </w:r>
      <w:r w:rsidRPr="007F6892">
        <w:rPr>
          <w:rFonts w:ascii="Segoe UI" w:hAnsi="Segoe UI" w:cs="Segoe UI"/>
        </w:rPr>
        <w:t xml:space="preserve"> robot sector is expanding fast in tandem with the Fourth Industrial Revolution's technical breakthroughs.</w:t>
      </w:r>
    </w:p>
    <w:p w14:paraId="6057FE7A" w14:textId="2557DA26" w:rsidR="003621F3" w:rsidRPr="007F6892" w:rsidRDefault="003621F3" w:rsidP="00534F56">
      <w:pPr>
        <w:jc w:val="both"/>
        <w:rPr>
          <w:rFonts w:ascii="Segoe UI" w:hAnsi="Segoe UI" w:cs="Segoe UI"/>
        </w:rPr>
      </w:pPr>
      <w:r w:rsidRPr="007F6892">
        <w:rPr>
          <w:rFonts w:ascii="Segoe UI" w:hAnsi="Segoe UI" w:cs="Segoe UI"/>
        </w:rPr>
        <w:t xml:space="preserve">Given the high interest and promise of </w:t>
      </w:r>
      <w:r w:rsidR="00200766">
        <w:rPr>
          <w:rFonts w:ascii="Segoe UI" w:hAnsi="Segoe UI" w:cs="Segoe UI"/>
        </w:rPr>
        <w:t>humanoid</w:t>
      </w:r>
      <w:r w:rsidRPr="007F6892">
        <w:rPr>
          <w:rFonts w:ascii="Segoe UI" w:hAnsi="Segoe UI" w:cs="Segoe UI"/>
        </w:rPr>
        <w:t xml:space="preserve"> robots, this study undertakes a thorough overview of previous and current research in the field. This report analyses </w:t>
      </w:r>
      <w:r w:rsidR="00D06454">
        <w:rPr>
          <w:rFonts w:ascii="Segoe UI" w:hAnsi="Segoe UI" w:cs="Segoe UI"/>
        </w:rPr>
        <w:t xml:space="preserve">the control of </w:t>
      </w:r>
      <w:r w:rsidR="00200766">
        <w:rPr>
          <w:rFonts w:ascii="Segoe UI" w:hAnsi="Segoe UI" w:cs="Segoe UI"/>
        </w:rPr>
        <w:t>humanoid</w:t>
      </w:r>
      <w:r w:rsidRPr="007F6892">
        <w:rPr>
          <w:rFonts w:ascii="Segoe UI" w:hAnsi="Segoe UI" w:cs="Segoe UI"/>
        </w:rPr>
        <w:t xml:space="preserve"> robot development efforts</w:t>
      </w:r>
      <w:r w:rsidR="00D06454">
        <w:rPr>
          <w:rFonts w:ascii="Segoe UI" w:hAnsi="Segoe UI" w:cs="Segoe UI"/>
        </w:rPr>
        <w:t>.</w:t>
      </w:r>
    </w:p>
    <w:p w14:paraId="154134D7" w14:textId="4369573B" w:rsidR="003621F3" w:rsidRPr="007F6892" w:rsidRDefault="00200766" w:rsidP="00534F56">
      <w:pPr>
        <w:jc w:val="both"/>
        <w:rPr>
          <w:rFonts w:ascii="Segoe UI" w:hAnsi="Segoe UI" w:cs="Segoe UI"/>
        </w:rPr>
      </w:pPr>
      <w:r>
        <w:rPr>
          <w:rFonts w:ascii="Segoe UI" w:hAnsi="Segoe UI" w:cs="Segoe UI"/>
        </w:rPr>
        <w:t>This</w:t>
      </w:r>
      <w:r w:rsidR="003621F3" w:rsidRPr="007F6892">
        <w:rPr>
          <w:rFonts w:ascii="Segoe UI" w:hAnsi="Segoe UI" w:cs="Segoe UI"/>
        </w:rPr>
        <w:t xml:space="preserve"> paper examines the technological base that applies to </w:t>
      </w:r>
      <w:r>
        <w:rPr>
          <w:rFonts w:ascii="Segoe UI" w:hAnsi="Segoe UI" w:cs="Segoe UI"/>
        </w:rPr>
        <w:t xml:space="preserve">the control of legged robot, specifically legged humanoid robot. </w:t>
      </w:r>
      <w:r w:rsidR="003621F3" w:rsidRPr="007F6892">
        <w:rPr>
          <w:rFonts w:ascii="Segoe UI" w:hAnsi="Segoe UI" w:cs="Segoe UI"/>
        </w:rPr>
        <w:t>Finally, this paper outlines understudied but potentially crucial possibilities and problems for future service robot research.</w:t>
      </w:r>
    </w:p>
    <w:p w14:paraId="2672155A" w14:textId="56E3ED50" w:rsidR="000D5D45" w:rsidRPr="007F6892" w:rsidRDefault="00E64525" w:rsidP="00AB1A01">
      <w:pPr>
        <w:rPr>
          <w:rFonts w:ascii="Segoe UI" w:hAnsi="Segoe UI" w:cs="Segoe UI"/>
        </w:rPr>
      </w:pPr>
      <w:r w:rsidRPr="00AB1A01">
        <w:rPr>
          <w:rFonts w:ascii="Segoe UI" w:hAnsi="Segoe UI" w:cs="Segoe UI"/>
          <w:b/>
          <w:bCs/>
          <w:color w:val="2F5496" w:themeColor="accent1" w:themeShade="BF"/>
          <w:sz w:val="28"/>
          <w:szCs w:val="28"/>
        </w:rPr>
        <w:t>Keyword</w:t>
      </w:r>
      <w:r w:rsidR="00AB1A01">
        <w:rPr>
          <w:rFonts w:ascii="Segoe UI" w:hAnsi="Segoe UI" w:cs="Segoe UI"/>
          <w:b/>
          <w:bCs/>
          <w:color w:val="2F5496" w:themeColor="accent1" w:themeShade="BF"/>
          <w:sz w:val="28"/>
          <w:szCs w:val="28"/>
        </w:rPr>
        <w:t xml:space="preserve">s: </w:t>
      </w:r>
      <w:r w:rsidR="002416AA">
        <w:rPr>
          <w:rFonts w:ascii="Segoe UI" w:hAnsi="Segoe UI" w:cs="Segoe UI"/>
        </w:rPr>
        <w:t>d</w:t>
      </w:r>
      <w:r w:rsidR="000D5D45" w:rsidRPr="007F6892">
        <w:rPr>
          <w:rFonts w:ascii="Segoe UI" w:hAnsi="Segoe UI" w:cs="Segoe UI"/>
        </w:rPr>
        <w:t>ynamic motion</w:t>
      </w:r>
      <w:r w:rsidR="002416AA">
        <w:rPr>
          <w:rFonts w:ascii="Segoe UI" w:hAnsi="Segoe UI" w:cs="Segoe UI"/>
        </w:rPr>
        <w:t>; m</w:t>
      </w:r>
      <w:r w:rsidR="000D5D45" w:rsidRPr="007F6892">
        <w:rPr>
          <w:rFonts w:ascii="Segoe UI" w:hAnsi="Segoe UI" w:cs="Segoe UI"/>
        </w:rPr>
        <w:t xml:space="preserve">odel </w:t>
      </w:r>
      <w:r w:rsidR="002416AA">
        <w:rPr>
          <w:rFonts w:ascii="Segoe UI" w:hAnsi="Segoe UI" w:cs="Segoe UI"/>
        </w:rPr>
        <w:t>p</w:t>
      </w:r>
      <w:r w:rsidR="000D5D45" w:rsidRPr="007F6892">
        <w:rPr>
          <w:rFonts w:ascii="Segoe UI" w:hAnsi="Segoe UI" w:cs="Segoe UI"/>
        </w:rPr>
        <w:t xml:space="preserve">redictive </w:t>
      </w:r>
      <w:r w:rsidR="002416AA">
        <w:rPr>
          <w:rFonts w:ascii="Segoe UI" w:hAnsi="Segoe UI" w:cs="Segoe UI"/>
        </w:rPr>
        <w:t>c</w:t>
      </w:r>
      <w:r w:rsidR="000D5D45" w:rsidRPr="007F6892">
        <w:rPr>
          <w:rFonts w:ascii="Segoe UI" w:hAnsi="Segoe UI" w:cs="Segoe UI"/>
        </w:rPr>
        <w:t>ontrol</w:t>
      </w:r>
      <w:r w:rsidR="008F28F2" w:rsidRPr="007F6892">
        <w:rPr>
          <w:rFonts w:ascii="Segoe UI" w:hAnsi="Segoe UI" w:cs="Segoe UI"/>
        </w:rPr>
        <w:t xml:space="preserve"> (MPC)</w:t>
      </w:r>
      <w:r w:rsidR="000D5D45" w:rsidRPr="007F6892">
        <w:rPr>
          <w:rFonts w:ascii="Segoe UI" w:hAnsi="Segoe UI" w:cs="Segoe UI"/>
        </w:rPr>
        <w:t xml:space="preserve">, QCQP, </w:t>
      </w:r>
      <w:r w:rsidR="002416AA">
        <w:rPr>
          <w:rFonts w:ascii="Segoe UI" w:hAnsi="Segoe UI" w:cs="Segoe UI"/>
        </w:rPr>
        <w:t>a</w:t>
      </w:r>
      <w:r w:rsidR="000D5D45" w:rsidRPr="007F6892">
        <w:rPr>
          <w:rFonts w:ascii="Segoe UI" w:hAnsi="Segoe UI" w:cs="Segoe UI"/>
        </w:rPr>
        <w:t xml:space="preserve">ngular </w:t>
      </w:r>
      <w:r w:rsidR="002416AA">
        <w:rPr>
          <w:rFonts w:ascii="Segoe UI" w:hAnsi="Segoe UI" w:cs="Segoe UI"/>
        </w:rPr>
        <w:t>m</w:t>
      </w:r>
      <w:r w:rsidR="000D5D45" w:rsidRPr="007F6892">
        <w:rPr>
          <w:rFonts w:ascii="Segoe UI" w:hAnsi="Segoe UI" w:cs="Segoe UI"/>
        </w:rPr>
        <w:t>omentum</w:t>
      </w:r>
      <w:r w:rsidR="005976ED" w:rsidRPr="007F6892">
        <w:rPr>
          <w:rFonts w:ascii="Segoe UI" w:hAnsi="Segoe UI" w:cs="Segoe UI"/>
        </w:rPr>
        <w:t>, quadratic program, ground reaction force, trajectory optimization, legged robot</w:t>
      </w:r>
      <w:r w:rsidR="0010102D" w:rsidRPr="007F6892">
        <w:rPr>
          <w:rFonts w:ascii="Segoe UI" w:hAnsi="Segoe UI" w:cs="Segoe UI"/>
        </w:rPr>
        <w:t>, velocity tracking</w:t>
      </w:r>
      <w:r w:rsidR="00564673" w:rsidRPr="007F6892">
        <w:rPr>
          <w:rFonts w:ascii="Segoe UI" w:hAnsi="Segoe UI" w:cs="Segoe UI"/>
        </w:rPr>
        <w:t xml:space="preserve">, </w:t>
      </w:r>
      <w:r w:rsidR="002416AA">
        <w:rPr>
          <w:rFonts w:ascii="Segoe UI" w:hAnsi="Segoe UI" w:cs="Segoe UI"/>
        </w:rPr>
        <w:t>c</w:t>
      </w:r>
      <w:r w:rsidR="00564673" w:rsidRPr="007F6892">
        <w:rPr>
          <w:rFonts w:ascii="Segoe UI" w:hAnsi="Segoe UI" w:cs="Segoe UI"/>
        </w:rPr>
        <w:t>entroidal Inertia Isotropy metric</w:t>
      </w:r>
      <w:r w:rsidR="00795B0C" w:rsidRPr="007F6892">
        <w:rPr>
          <w:rFonts w:ascii="Segoe UI" w:hAnsi="Segoe UI" w:cs="Segoe UI"/>
        </w:rPr>
        <w:t>, inertial measurement unit, proprioceptive actuation</w:t>
      </w:r>
      <w:r w:rsidR="00887914" w:rsidRPr="007F6892">
        <w:rPr>
          <w:rFonts w:ascii="Segoe UI" w:hAnsi="Segoe UI" w:cs="Segoe UI"/>
        </w:rPr>
        <w:t>, whole-body control</w:t>
      </w:r>
      <w:r w:rsidR="000B7056" w:rsidRPr="007F6892">
        <w:rPr>
          <w:rFonts w:ascii="Segoe UI" w:hAnsi="Segoe UI" w:cs="Segoe UI"/>
        </w:rPr>
        <w:t xml:space="preserve">, bipedal locomotion, centre of mass, </w:t>
      </w:r>
      <w:r w:rsidR="001B369E" w:rsidRPr="007F6892">
        <w:rPr>
          <w:rFonts w:ascii="Segoe UI" w:hAnsi="Segoe UI" w:cs="Segoe UI"/>
        </w:rPr>
        <w:t>whole body impulse control</w:t>
      </w:r>
      <w:r w:rsidR="002B02DF" w:rsidRPr="007F6892">
        <w:rPr>
          <w:rFonts w:ascii="Segoe UI" w:hAnsi="Segoe UI" w:cs="Segoe UI"/>
        </w:rPr>
        <w:t xml:space="preserve">, linear constraint, </w:t>
      </w:r>
      <w:r w:rsidR="008E1985" w:rsidRPr="007F6892">
        <w:rPr>
          <w:rFonts w:ascii="Segoe UI" w:hAnsi="Segoe UI" w:cs="Segoe UI"/>
        </w:rPr>
        <w:t>nonlinear programming</w:t>
      </w:r>
      <w:r w:rsidR="008F28F2" w:rsidRPr="007F6892">
        <w:rPr>
          <w:rFonts w:ascii="Segoe UI" w:hAnsi="Segoe UI" w:cs="Segoe UI"/>
        </w:rPr>
        <w:t xml:space="preserve">, </w:t>
      </w:r>
      <w:r w:rsidR="002416AA">
        <w:rPr>
          <w:rFonts w:ascii="Segoe UI" w:hAnsi="Segoe UI" w:cs="Segoe UI"/>
        </w:rPr>
        <w:t>m</w:t>
      </w:r>
      <w:r w:rsidR="008F28F2" w:rsidRPr="007F6892">
        <w:rPr>
          <w:rFonts w:ascii="Segoe UI" w:hAnsi="Segoe UI" w:cs="Segoe UI"/>
        </w:rPr>
        <w:t xml:space="preserve">odel </w:t>
      </w:r>
      <w:r w:rsidR="002416AA">
        <w:rPr>
          <w:rFonts w:ascii="Segoe UI" w:hAnsi="Segoe UI" w:cs="Segoe UI"/>
        </w:rPr>
        <w:t>h</w:t>
      </w:r>
      <w:r w:rsidR="008F28F2" w:rsidRPr="007F6892">
        <w:rPr>
          <w:rFonts w:ascii="Segoe UI" w:hAnsi="Segoe UI" w:cs="Segoe UI"/>
        </w:rPr>
        <w:t xml:space="preserve">ierarchy </w:t>
      </w:r>
      <w:r w:rsidR="002416AA">
        <w:rPr>
          <w:rFonts w:ascii="Segoe UI" w:hAnsi="Segoe UI" w:cs="Segoe UI"/>
        </w:rPr>
        <w:t>p</w:t>
      </w:r>
      <w:r w:rsidR="008F28F2" w:rsidRPr="007F6892">
        <w:rPr>
          <w:rFonts w:ascii="Segoe UI" w:hAnsi="Segoe UI" w:cs="Segoe UI"/>
        </w:rPr>
        <w:t xml:space="preserve">redictive </w:t>
      </w:r>
      <w:r w:rsidR="002416AA">
        <w:rPr>
          <w:rFonts w:ascii="Segoe UI" w:hAnsi="Segoe UI" w:cs="Segoe UI"/>
        </w:rPr>
        <w:t>c</w:t>
      </w:r>
      <w:r w:rsidR="008F28F2" w:rsidRPr="007F6892">
        <w:rPr>
          <w:rFonts w:ascii="Segoe UI" w:hAnsi="Segoe UI" w:cs="Segoe UI"/>
        </w:rPr>
        <w:t>ontrol (MPHC)</w:t>
      </w:r>
    </w:p>
    <w:p w14:paraId="16D1B26C" w14:textId="79F75CE2" w:rsidR="00E64525" w:rsidRPr="00AB1A01" w:rsidRDefault="00AB1A01">
      <w:pPr>
        <w:rPr>
          <w:rFonts w:ascii="Segoe UI" w:hAnsi="Segoe UI" w:cs="Segoe UI"/>
          <w:b/>
          <w:bCs/>
          <w:color w:val="2F5496" w:themeColor="accent1" w:themeShade="BF"/>
          <w:sz w:val="28"/>
          <w:szCs w:val="28"/>
        </w:rPr>
      </w:pPr>
      <w:r w:rsidRPr="00AB1A01">
        <w:rPr>
          <w:rFonts w:ascii="Segoe UI" w:hAnsi="Segoe UI" w:cs="Segoe UI"/>
          <w:b/>
          <w:bCs/>
          <w:color w:val="2F5496" w:themeColor="accent1" w:themeShade="BF"/>
          <w:sz w:val="28"/>
          <w:szCs w:val="28"/>
        </w:rPr>
        <w:t xml:space="preserve">I. </w:t>
      </w:r>
      <w:r w:rsidR="00E64525" w:rsidRPr="00AB1A01">
        <w:rPr>
          <w:rFonts w:ascii="Segoe UI" w:hAnsi="Segoe UI" w:cs="Segoe UI"/>
          <w:b/>
          <w:bCs/>
          <w:color w:val="2F5496" w:themeColor="accent1" w:themeShade="BF"/>
          <w:sz w:val="28"/>
          <w:szCs w:val="28"/>
        </w:rPr>
        <w:t>Current Research</w:t>
      </w:r>
    </w:p>
    <w:p w14:paraId="17653753" w14:textId="04796F9C" w:rsidR="0022221B" w:rsidRPr="007F6892" w:rsidRDefault="0022221B" w:rsidP="00534F56">
      <w:pPr>
        <w:jc w:val="both"/>
        <w:rPr>
          <w:rFonts w:ascii="Segoe UI" w:hAnsi="Segoe UI" w:cs="Segoe UI"/>
        </w:rPr>
      </w:pPr>
      <w:r w:rsidRPr="007F6892">
        <w:rPr>
          <w:rFonts w:ascii="Segoe UI" w:hAnsi="Segoe UI" w:cs="Segoe UI"/>
        </w:rPr>
        <w:t>Humanoid robots have grown in popularity in recent years as an increasing demand for more adaptable and autonomous robots that can execute jobs in real-world contexts. Technological advances, such as computing power, sensors, and actuators, have fuelled the development of humanoid robots. These improvements have enabled the implementation of complicated controllers on robots to do tasks previously only conceivable for humans, such as very dynamic walking, running, and object manipulation.</w:t>
      </w:r>
    </w:p>
    <w:p w14:paraId="17AE1F81" w14:textId="0130FE99" w:rsidR="00EA00C9" w:rsidRDefault="008408D8" w:rsidP="00CA7AE5">
      <w:pPr>
        <w:rPr>
          <w:rFonts w:ascii="Segoe UI" w:hAnsi="Segoe UI" w:cs="Segoe UI"/>
        </w:rPr>
      </w:pPr>
      <w:r w:rsidRPr="007F6892">
        <w:rPr>
          <w:rFonts w:ascii="Segoe UI" w:hAnsi="Segoe UI" w:cs="Segoe UI"/>
        </w:rPr>
        <w:lastRenderedPageBreak/>
        <w:t>It is challenging to achieve very dynamic movements in robots</w:t>
      </w:r>
      <w:r w:rsidR="00EA00C9">
        <w:rPr>
          <w:rFonts w:ascii="Segoe UI" w:hAnsi="Segoe UI" w:cs="Segoe UI"/>
        </w:rPr>
        <w:t xml:space="preserve">. </w:t>
      </w:r>
      <w:r w:rsidR="00EA00C9" w:rsidRPr="00EA00C9">
        <w:rPr>
          <w:rFonts w:ascii="Segoe UI" w:hAnsi="Segoe UI" w:cs="Segoe UI"/>
        </w:rPr>
        <w:t xml:space="preserve">In recent years, advances in mechanical design, enhanced algorithms, and more processing capacity have enabled new robots to implement natural gaits and dynamic </w:t>
      </w:r>
      <w:proofErr w:type="spellStart"/>
      <w:r w:rsidR="00EA00C9" w:rsidRPr="00EA00C9">
        <w:rPr>
          <w:rFonts w:ascii="Segoe UI" w:hAnsi="Segoe UI" w:cs="Segoe UI"/>
        </w:rPr>
        <w:t>maneuvers</w:t>
      </w:r>
      <w:proofErr w:type="spellEnd"/>
      <w:r w:rsidR="00EA00C9" w:rsidRPr="00EA00C9">
        <w:rPr>
          <w:rFonts w:ascii="Segoe UI" w:hAnsi="Segoe UI" w:cs="Segoe UI"/>
        </w:rPr>
        <w:t xml:space="preserve"> like backflips. </w:t>
      </w:r>
    </w:p>
    <w:p w14:paraId="5B435A62" w14:textId="7F7C7C44" w:rsidR="00EA00C9" w:rsidRPr="007F6892" w:rsidRDefault="00EA00C9" w:rsidP="003E454B">
      <w:pPr>
        <w:jc w:val="both"/>
        <w:rPr>
          <w:rFonts w:ascii="Segoe UI" w:hAnsi="Segoe UI" w:cs="Segoe UI"/>
        </w:rPr>
      </w:pPr>
      <w:r w:rsidRPr="007F6892">
        <w:rPr>
          <w:rFonts w:ascii="Segoe UI" w:hAnsi="Segoe UI" w:cs="Segoe UI"/>
        </w:rPr>
        <w:t xml:space="preserve">The 2015 DARPA Robotics Challenge (DRC) provided the foundation for the next generation of humanoid robots </w:t>
      </w:r>
      <w:r w:rsidRPr="007F6892">
        <w:rPr>
          <w:rFonts w:ascii="Segoe UI" w:hAnsi="Segoe UI" w:cs="Segoe UI"/>
        </w:rPr>
        <w:fldChar w:fldCharType="begin"/>
      </w:r>
      <w:r w:rsidR="003E454B">
        <w:rPr>
          <w:rFonts w:ascii="Segoe UI" w:hAnsi="Segoe UI" w:cs="Segoe UI"/>
        </w:rPr>
        <w:instrText xml:space="preserve"> ADDIN ZOTERO_ITEM CSL_CITATION {"citationID":"OuuEqdey","properties":{"formattedCitation":"[1]","plainCitation":"[1]","noteIndex":0},"citationItems":[{"id":276,"uris":["http://zotero.org/users/10106611/items/LCCWYFH6"],"itemData":{"id":276,"type":"paper-conference","container-title":"2015 IEEE-RAS 15th International Conference on Humanoid Robots (Humanoids)","DOI":"10.1109/HUMANOIDS.2015.7363526","event-place":"Seoul, South Korea","event-title":"2015 IEEE-RAS 15th International Conference on Humanoid Robots (Humanoids)","ISBN":"978-1-4799-6885-5","language":"en","page":"132-139","publisher":"IEEE","publisher-place":"Seoul, South Korea","source":"DOI.org (Crossref)","title":"Humanoid robot HRP-2Kai — Improvement of HRP-2 towards disaster response tasks","URL":"http://ieeexplore.ieee.org/document/7363526/","author":[{"family":"Kaneko","given":"Kenji"},{"family":"Morisawa","given":"Mitsuharu"},{"family":"Kajita","given":"Shuuji"},{"family":"Nakaoka","given":"Shin'ichiro"},{"family":"Sakaguchi","given":"Takeshi"},{"family":"Cisneros","given":"Rafael"},{"family":"Kanehiro","given":"Fumio"}],"accessed":{"date-parts":[["2023",4,17]]},"issued":{"date-parts":[["2015",11]]}}}],"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1]</w:t>
      </w:r>
      <w:r w:rsidRPr="007F6892">
        <w:rPr>
          <w:rFonts w:ascii="Segoe UI" w:hAnsi="Segoe UI" w:cs="Segoe UI"/>
        </w:rPr>
        <w:fldChar w:fldCharType="end"/>
      </w:r>
      <w:r w:rsidRPr="007F6892">
        <w:rPr>
          <w:rFonts w:ascii="Segoe UI" w:hAnsi="Segoe UI" w:cs="Segoe UI"/>
        </w:rPr>
        <w:t xml:space="preserve"> </w:t>
      </w:r>
      <w:r w:rsidRPr="007F6892">
        <w:rPr>
          <w:rFonts w:ascii="Segoe UI" w:hAnsi="Segoe UI" w:cs="Segoe UI"/>
        </w:rPr>
        <w:fldChar w:fldCharType="begin"/>
      </w:r>
      <w:r w:rsidR="003E454B">
        <w:rPr>
          <w:rFonts w:ascii="Segoe UI" w:hAnsi="Segoe UI" w:cs="Segoe UI"/>
        </w:rPr>
        <w:instrText xml:space="preserve"> ADDIN ZOTERO_ITEM CSL_CITATION {"citationID":"ekQQi0Qi","properties":{"formattedCitation":"[2]","plainCitation":"[2]","noteIndex":0},"citationItems":[{"id":274,"uris":["http://zotero.org/users/10106611/items/FL2SD3EE"],"itemData":{"id":274,"type":"article-journal","abstract":"This paper describes a collection of optimization algorithms for achieving dynamic planning, control, and state estimation for a bipedal robot designed to operate reliably in complex environments. To make challenging locomotion tasks tractable, we describe several novel applications of convex, mixed-integer, and sparse nonlinear optimization to problems ranging from footstep placement to whole-body planning and control. We also present a state estimator formulation that, when combined with our walking controller, permits highly precise execution of extended walking plans over non-ﬂat terrain. We describe our complete system integration and experiments carried out on Atlas, a full-size hydraulic humanoid robot built by Boston Dynamics, Inc.","container-title":"Autonomous Robots","DOI":"10.1007/s10514-015-9479-3","ISSN":"0929-5593, 1573-7527","issue":"3","journalAbbreviation":"Auton Robot","language":"en","page":"429-455","source":"DOI.org (Crossref)","title":"Optimization-based locomotion planning, estimation, and control design for the atlas humanoid robot","volume":"40","author":[{"family":"Kuindersma","given":"Scott"},{"family":"Deits","given":"Robin"},{"family":"Fallon","given":"Maurice"},{"family":"Valenzuela","given":"Andrés"},{"family":"Dai","given":"Hongkai"},{"family":"Permenter","given":"Frank"},{"family":"Koolen","given":"Twan"},{"family":"Marion","given":"Pat"},{"family":"Tedrake","given":"Russ"}],"issued":{"date-parts":[["2016",3]]}}}],"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2]</w:t>
      </w:r>
      <w:r w:rsidRPr="007F6892">
        <w:rPr>
          <w:rFonts w:ascii="Segoe UI" w:hAnsi="Segoe UI" w:cs="Segoe UI"/>
        </w:rPr>
        <w:fldChar w:fldCharType="end"/>
      </w:r>
      <w:r w:rsidRPr="007F6892">
        <w:rPr>
          <w:rFonts w:ascii="Segoe UI" w:hAnsi="Segoe UI" w:cs="Segoe UI"/>
        </w:rPr>
        <w:t xml:space="preserve"> </w:t>
      </w:r>
      <w:r w:rsidRPr="007F6892">
        <w:rPr>
          <w:rFonts w:ascii="Segoe UI" w:hAnsi="Segoe UI" w:cs="Segoe UI"/>
        </w:rPr>
        <w:fldChar w:fldCharType="begin"/>
      </w:r>
      <w:r w:rsidR="003E454B">
        <w:rPr>
          <w:rFonts w:ascii="Segoe UI" w:hAnsi="Segoe UI" w:cs="Segoe UI"/>
        </w:rPr>
        <w:instrText xml:space="preserve"> ADDIN ZOTERO_ITEM CSL_CITATION {"citationID":"eua7WPm5","properties":{"formattedCitation":"[3]","plainCitation":"[3]","noteIndex":0},"citationItems":[{"id":279,"uris":["http://zotero.org/users/10106611/items/FRL77S3G"],"itemData":{"id":279,"type":"article-journal","abstract":"This paper describes a humanoid robotics platform (DRC-HUBO+) developed for the Defense Advanced Research Projects Agency Robotics Challenge (DRC) Finals. This paper also describes the design criteria, hardware, software framework, and experimental testing of the DRC-HUBO+ platform. The purpose of DRC-HUBO+ is to perform tasks by teleoperation in hazardous environments that are unsafe for humans, such as disaster zones. We identiﬁed speciﬁc design concepts for DRC-HUBO+ to achieve this goal. For a robot to be capable of performing human tasks, a human-like shape and size, autonomy, mobility, manipulability, and power are required, among other features. Furthermore, modularized joints and a user-friendly software framework were emphasized as design concepts to facilitate research on the robot tasks. The DRC-HUBO+ platform is based on DRC-HUBO-1 and HUBO-2. The torque of each joint is increased compared to that in DRC-HUBO-1 owing to its high reduction ratio and air-cooling system. DRC-HUBO+ is designed with an exoskeletal structure to provide it with sufﬁcient stiffness relative to its mass. All wires are enclosed within the robot body using a hollow shaft and covers to protect the wires from external shock. Regarding the vision system, active cognition of the environment can be realized using a light-detection and ranging sensor and vision cameras on the head. To achieve stable mobility, the robot can transition from the bipedal walking mode to the wheel mode using wheels located on both knees. DRC-HUBO+ has 32 degrees of freedom (DOFs), including seven DOFs for each arm and six DOFs for each leg, and a solid and light body with a height of 170 cm and a mass of 80 kg. A software framework referred to as PODO, with a Linux kernel and the Xenomai patch, is used in DRC-HUBO+.","container-title":"IEEE Transactions on Robotics","DOI":"10.1109/TRO.2017.2776287","ISSN":"1552-3098, 1941-0468","issue":"1","journalAbbreviation":"IEEE Trans. Robot.","language":"en","page":"1-17","source":"DOI.org (Crossref)","title":"Development of the Humanoid Disaster Response Platform DRC-HUBO+","volume":"34","author":[{"family":"Jung","given":"Taejin"},{"family":"Lim","given":"Jeongsoo"},{"family":"Bae","given":"Hyoin"},{"family":"Lee","given":"Kang Kyu"},{"family":"Joe","given":"Hyun-Min"},{"family":"Oh","given":"Jun-Ho"}],"issued":{"date-parts":[["2018",2]]}}}],"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3]</w:t>
      </w:r>
      <w:r w:rsidRPr="007F6892">
        <w:rPr>
          <w:rFonts w:ascii="Segoe UI" w:hAnsi="Segoe UI" w:cs="Segoe UI"/>
        </w:rPr>
        <w:fldChar w:fldCharType="end"/>
      </w:r>
      <w:r w:rsidRPr="007F6892">
        <w:rPr>
          <w:rFonts w:ascii="Segoe UI" w:hAnsi="Segoe UI" w:cs="Segoe UI"/>
        </w:rPr>
        <w:t xml:space="preserve">. However, the </w:t>
      </w:r>
      <w:r w:rsidR="000D4854">
        <w:rPr>
          <w:rFonts w:ascii="Segoe UI" w:hAnsi="Segoe UI" w:cs="Segoe UI"/>
        </w:rPr>
        <w:t xml:space="preserve">mechanical </w:t>
      </w:r>
      <w:r w:rsidRPr="007F6892">
        <w:rPr>
          <w:rFonts w:ascii="Segoe UI" w:hAnsi="Segoe UI" w:cs="Segoe UI"/>
        </w:rPr>
        <w:t xml:space="preserve">designs of these robots and the algorithms used to control them have been </w:t>
      </w:r>
      <w:r w:rsidR="007D7C4B">
        <w:rPr>
          <w:rFonts w:ascii="Segoe UI" w:hAnsi="Segoe UI" w:cs="Segoe UI"/>
        </w:rPr>
        <w:t>primarily tailored</w:t>
      </w:r>
      <w:r w:rsidRPr="007F6892">
        <w:rPr>
          <w:rFonts w:ascii="Segoe UI" w:hAnsi="Segoe UI" w:cs="Segoe UI"/>
        </w:rPr>
        <w:t xml:space="preserve"> at performing the </w:t>
      </w:r>
      <w:r w:rsidR="007D7C4B">
        <w:rPr>
          <w:rFonts w:ascii="Segoe UI" w:hAnsi="Segoe UI" w:cs="Segoe UI"/>
        </w:rPr>
        <w:t>minimal</w:t>
      </w:r>
      <w:r w:rsidRPr="007F6892">
        <w:rPr>
          <w:rFonts w:ascii="Segoe UI" w:hAnsi="Segoe UI" w:cs="Segoe UI"/>
        </w:rPr>
        <w:t xml:space="preserve"> dynamic activities necessary for the DRC </w:t>
      </w:r>
      <w:r w:rsidRPr="007F6892">
        <w:rPr>
          <w:rFonts w:ascii="Segoe UI" w:hAnsi="Segoe UI" w:cs="Segoe UI"/>
        </w:rPr>
        <w:fldChar w:fldCharType="begin"/>
      </w:r>
      <w:r w:rsidR="003E454B">
        <w:rPr>
          <w:rFonts w:ascii="Segoe UI" w:hAnsi="Segoe UI" w:cs="Segoe UI"/>
        </w:rPr>
        <w:instrText xml:space="preserve"> ADDIN ZOTERO_ITEM CSL_CITATION {"citationID":"VunnmNGa","properties":{"formattedCitation":"[4]","plainCitation":"[4]","noteIndex":0},"citationItems":[{"id":216,"uris":["http://zotero.org/users/10106611/items/75GHWP7J"],"itemData":{"id":216,"type":"paper-conference","abstract":"In this paper, we present a convex optimization problem to generate Center of Mass (CoM) and momentum trajectories of a walking robot, such that the motion robustly satisﬁes the friction cone constraints on uneven terrain. We adopt the Contact Wrench Cone (CWC) criterion to measure a robot’s dynamical stability, which generalizes the venerable Zero Moment Point (ZMP) criterion. Unlike the ZMP criterion, which is ideal for walking on ﬂat ground with unbounded tangential friction forces, the CWC criterion incorporates noncoplanar contacts with friction cone constraints. We measure the robustness of the motion using the margin in the Contact Wrench Cone at each time instance, which quantiﬁes the capability of the robot to instantaneously resist external force/torque disturbance, without causing the foot to tip over or slide. For pre-speciﬁed footstep location and time, we formulate a convex optimization problem to search for robot linear and angular momenta that satisfy the CWC criterion. We aim to maximize the CWC margin to improve the robustness of the motion, and minimize the centroidal angular momentum (angular momentum about CoM) to make the motion natural. Instead of directly minimizing the non-convex centroidal angular momentum, we resort to minimizing a convex upper bound. We show that our CWC planner can generate motion similar to the result of the ZMP planner on ﬂat ground with sufﬁcient friction. Moreover, on an uneven terrain course with friction cone constraints, our CWC planner can still ﬁnd feasible motion, while the outcome of the ZMP planner violates the friction limit.","container-title":"2016 IEEE-RAS 16th International Conference on Humanoid Robots (Humanoids)","DOI":"10.1109/HUMANOIDS.2016.7803333","event-place":"Cancun, Mexico","event-title":"2016 IEEE-RAS 16th International Conference on Humanoid Robots (Humanoids)","ISBN":"978-1-5090-4718-5","language":"en","page":"579-586","publisher":"IEEE","publisher-place":"Cancun, Mexico","source":"DOI.org (Crossref)","title":"Planning robust walking motion on uneven terrain via convex optimization","URL":"http://ieeexplore.ieee.org/document/7803333/","author":[{"family":"Dai","given":"Hongkai"},{"family":"Tedrake","given":"Russ"}],"accessed":{"date-parts":[["2023",4,16]]},"issued":{"date-parts":[["2016",11]]}}}],"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4]</w:t>
      </w:r>
      <w:r w:rsidRPr="007F6892">
        <w:rPr>
          <w:rFonts w:ascii="Segoe UI" w:hAnsi="Segoe UI" w:cs="Segoe UI"/>
        </w:rPr>
        <w:fldChar w:fldCharType="end"/>
      </w:r>
      <w:r w:rsidRPr="007F6892">
        <w:rPr>
          <w:rFonts w:ascii="Segoe UI" w:hAnsi="Segoe UI" w:cs="Segoe UI"/>
        </w:rPr>
        <w:t xml:space="preserve">. The MIT Cheetah robot's proprioceptive actuator design provided an effective solution to this trade-off </w:t>
      </w:r>
      <w:r w:rsidRPr="007F6892">
        <w:rPr>
          <w:rFonts w:ascii="Segoe UI" w:hAnsi="Segoe UI" w:cs="Segoe UI"/>
        </w:rPr>
        <w:fldChar w:fldCharType="begin"/>
      </w:r>
      <w:r w:rsidR="003E454B">
        <w:rPr>
          <w:rFonts w:ascii="Segoe UI" w:hAnsi="Segoe UI" w:cs="Segoe UI"/>
        </w:rPr>
        <w:instrText xml:space="preserve"> ADDIN ZOTERO_ITEM CSL_CITATION {"citationID":"hVNWTVwk","properties":{"formattedCitation":"[5]\\uc0\\u8211{}[7]","plainCitation":"[5]–[7]","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2,"uris":["http://zotero.org/users/10106611/items/QRDTSF3G"],"itemData":{"id":222,"type":"paper-conference","abstract":"This paper introduces a new robust, dynamic quadruped, the MIT Cheetah 3. Like its predecessor, the Cheetah 3 exploits tailored mechanical design to enable simple control strategies for dynamic locomotion and features highbandwidth proprioceptive actuators to manage physical interaction with the environment. A new leg design is presented that includes proprioceptive actuation on the abduction/adduction degrees of freedom in addition to an expanded range of motion on the hips and knees. To make full use of these new capabilities, general balance and locomotion controllers for Cheetah 3 are presented. These controllers are embedded into a modular control architecture that allows the robot to handle unexpected terrain disturbances through reactive gait modiﬁcation and without the need for external sensors or prior environment knowledge. The efﬁciency of the robot is demonstrated by a low Cost of Transport (CoT) over multiple gaits at moderate speeds, with the lowest CoT of 0.45 found during trotting. Experiments showcase the ability to blindly climb up stairs as a result of the full system integration. These results collectively represent a promising step toward a platform capable of generalized dynamic legged locomotion.","container-title":"2018 IEEE/RSJ International Conference on Intelligent Robots and Systems (IROS)","DOI":"10.1109/IROS.2018.8593885","event-place":"Madrid","event-title":"2018 IEEE/RSJ International Conference on Intelligent Robots and Systems (IROS)","ISBN":"978-1-5386-8094-0","language":"en","page":"2245-2252","publisher":"IEEE","publisher-place":"Madrid","source":"DOI.org (Crossref)","title":"MIT Cheetah 3: Design and Control of a Robust, Dynamic Quadruped Robot","title-short":"MIT Cheetah 3","URL":"https://ieeexplore.ieee.org/document/8593885/","author":[{"family":"Bledt","given":"Gerardo"},{"family":"Powell","given":"Matthew J."},{"family":"Katz","given":"Benjamin"},{"family":"Di Carlo","given":"Jared"},{"family":"Wensing","given":"Patrick M."},{"family":"Kim","given":"Sangbae"}],"accessed":{"date-parts":[["2023",4,16]]},"issued":{"date-parts":[["2018",10]]}}},{"id":220,"uris":["http://zotero.org/users/10106611/items/9DBLFQRJ"],"itemData":{"id":220,"type":"paper-conference","abstract":"This paper presents an implementation of model predictive control (MPC) to determine ground reaction forces for a torque-controlled quadruped robot. The robot dynamics are simpliﬁed to formulate the problem as convex optimization while still capturing the full 3D nature of the system. With the simpliﬁed model, ground reaction force planning problems are formulated for prediction horizons of up to 0.5 seconds, and are solved to optimality in under 1 ms at a rate of 20-30 Hz. Despite using a simpliﬁed model, the robot is capable of robust locomotion at a variety of speeds. Experimental results demonstrate control of gaits including stand, trot, ﬂying-trot, pronk, bound, pace, a 3-legged gait, and a full 3D gallop. The robot achieved forward speeds of up to 3 m/s, lateral speeds up to 1 m/s, and angular speeds up to 180 deg/sec. Our approach is general enough to perform all these behaviors with the same set of gains and weights.","container-title":"2018 IEEE/RSJ International Conference on Intelligent Robots and Systems (IROS)","DOI":"10.1109/IROS.2018.8594448","event-place":"Madrid","event-title":"2018 IEEE/RSJ International Conference on Intelligent Robots and Systems (IROS)","ISBN":"978-1-5386-8094-0","language":"en","page":"1-9","publisher":"IEEE","publisher-place":"Madrid","source":"DOI.org (Crossref)","title":"Dynamic Locomotion in the MIT Cheetah 3 Through Convex Model-Predictive Control","URL":"https://ieeexplore.ieee.org/document/8594448/","author":[{"family":"Di Carlo","given":"Jared"},{"family":"Wensing","given":"Patrick M."},{"family":"Katz","given":"Benjamin"},{"family":"Bledt","given":"Gerardo"},{"family":"Kim","given":"Sangbae"}],"accessed":{"date-parts":[["2023",4,16]]},"issued":{"date-parts":[["2018",10]]}}}],"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szCs w:val="24"/>
        </w:rPr>
        <w:t>[5]–[7]</w:t>
      </w:r>
      <w:r w:rsidRPr="007F6892">
        <w:rPr>
          <w:rFonts w:ascii="Segoe UI" w:hAnsi="Segoe UI" w:cs="Segoe UI"/>
        </w:rPr>
        <w:fldChar w:fldCharType="end"/>
      </w:r>
      <w:r w:rsidRPr="007F6892">
        <w:rPr>
          <w:rFonts w:ascii="Segoe UI" w:hAnsi="Segoe UI" w:cs="Segoe UI"/>
        </w:rPr>
        <w:t xml:space="preserve">, but has yet to be implemented on a humanoid robot. The research development of the general quadruplet robots are also giving impacts for the development of humanoid robot’s research </w:t>
      </w:r>
      <w:r w:rsidRPr="007F6892">
        <w:rPr>
          <w:rFonts w:ascii="Segoe UI" w:hAnsi="Segoe UI" w:cs="Segoe UI"/>
        </w:rPr>
        <w:fldChar w:fldCharType="begin"/>
      </w:r>
      <w:r w:rsidR="003E454B">
        <w:rPr>
          <w:rFonts w:ascii="Segoe UI" w:hAnsi="Segoe UI" w:cs="Segoe UI"/>
        </w:rPr>
        <w:instrText xml:space="preserve"> ADDIN ZOTERO_ITEM CSL_CITATION {"citationID":"4fqmfcDU","properties":{"formattedCitation":"[5], [8]\\uc0\\u8211{}[10]","plainCitation":"[5], [8]–[10]","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6,"uris":["http://zotero.org/users/10106611/items/YM2QDVDG"],"itemData":{"id":226,"type":"article","abstract":"Dynamic legged locomotion is a challenging topic because of the lack of established control schemes which can handle aerial phases, short stance times, and high-speed leg swings. In this paper, we propose a controller combining wholebody control (WBC) and model predictive control (MPC). In our framework, MPC ﬁnds an optimal reaction force proﬁle over a longer time horizon with a simple model, and WBC computes joint torque, position, and velocity commands based on the reaction forces computed from MPC. Unlike existing WBCs, which attempt to track commanded body trajectories, our controller is focused more on the reaction force command, which allows it to accomplish high speed dynamic locomotion with aerial phases. The newly devised WBC is integrated with MPC and tested on the Mini-Cheetah quadruped robot. To demonstrate the robustness and versatility, the controller is tested on six different gaits in a number of different environments, including outdoors and on a treadmill, reaching a top speed of 3.7 m/s.","language":"en","note":"arXiv:1909.06586 [cs]","number":"arXiv:1909.06586","publisher":"arXiv","source":"arXiv.org","title":"Highly Dynamic Quadruped Locomotion via Whole-Body Impulse Control and Model Predictive Control","URL":"http://arxiv.org/abs/1909.06586","author":[{"family":"Kim","given":"Donghyun"},{"family":"Di Carlo","given":"Jared"},{"family":"Katz","given":"Benjamin"},{"family":"Bledt","given":"Gerardo"},{"family":"Kim","given":"Sangbae"}],"accessed":{"date-parts":[["2023",4,16]]},"issued":{"date-parts":[["2019",9,14]]}}},{"id":256,"uris":["http://zotero.org/users/10106611/items/CE4PRWC3"],"itemData":{"id":256,"type":"paper-conference","abstract":"Obtaining highly dynamic motions in robots is a difﬁcult task. In recent years, sophistication in mechanical design, improved algorithms, and high computational power allows new robots to perform natural gaits and dynamic motions such as backﬂips. Ofﬂine optimization is often necessary to obtain good performance in those difﬁcult motions. However, when an athlete does a backﬂip, he will adapt “online” to any change, and that is shown in the robustness of the movements. One of the biggest challenges in robotics is to perform those movements using online optimization with the dynamics of the robot. Here, we present an approach to deal with complicated tasks using online optimization. We obtain 90◦ rotational jumps and jumps over sloped terrain in the Mini-Cheetah hardware, and online-optimized backﬂips, sideﬂips, and frontﬂips in a realtime physical simulator with full-body dynamics.","container-title":"2021 IEEE International Conference on Robotics and Automation (ICRA)","DOI":"10.1109/ICRA48506.2021.9561913","event-place":"Xi'an, China","event-title":"2021 IEEE International Conference on Robotics and Automation (ICRA)","ISBN":"978-1-72819-077-8","language":"en","page":"7344-7349","publisher":"IEEE","publisher-place":"Xi'an, China","source":"DOI.org (Crossref)","title":"Time-Varying Model Predictive Control for Highly Dynamic Motions of Quadrupedal Robots","URL":"https://ieeexplore.ieee.org/document/9561913/","author":[{"family":"Garcia","given":"Gabriel"},{"family":"Griffin","given":"Robert"},{"family":"Pratt","given":"Jerry"}],"accessed":{"date-parts":[["2023",4,16]]},"issued":{"date-parts":[["2021",5,30]]}}},{"id":265,"uris":["http://zotero.org/users/10106611/items/SFBVYAZC"],"itemData":{"id":265,"type":"article","abstract":"In this letter, we present a versatile hierarchical ofﬂine planning algorithm, along with an online control pipeline for agile quadrupedal locomotion. Our ofﬂine planner alternates between optimizing centroidal dynamics for a reduced-order model and whole-body trajectory optimization, with the aim of achieving dynamics consensus. Our novel momentum-inertiaaware centroidal optimization, which uses an equimomental ellipsoid parameterization, is able to generate highly acrobatic motions via “inertia shaping”. Our whole-body optimization approach signiﬁcantly improves upon the quality of standard DDP-based approaches by iteratively exploiting feedback from the centroidal level. For online control, we have developed a novel convex model predictive control scheme through a linear transformation of the full centroidal dynamics. Our controller can efﬁciently optimize for both contact forces and joint accelerations in single optimization, enabling more straightforward tracking for momentum-rich motions compared to existing quadrupedal MPC controllers. We demonstrate the capability and generality of our trajectory planner on four different dynamic maneuvers. We then present one hardware experiment on the MIT Mini Cheetah platform to demonstrate the performance of the entire planning and control pipeline on a twisting jump maneuver.","language":"en","note":"arXiv:2203.01548 [cs]","number":"arXiv:2203.01548","publisher":"arXiv","source":"arXiv.org","title":"Momentum-Aware Trajectory Optimization and Control for Agile Quadrupedal Locomotion","URL":"http://arxiv.org/abs/2203.01548","author":[{"family":"Zhou","given":"Ziyi"},{"family":"Wingo","given":"Bruce"},{"family":"Boyd","given":"Nathan"},{"family":"Hutchinson","given":"Seth"},{"family":"Zhao","given":"Ye"}],"accessed":{"date-parts":[["2023",4,16]]},"issued":{"date-parts":[["2022",6,18]]}}}],"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szCs w:val="24"/>
        </w:rPr>
        <w:t>[5], [8]–[10]</w:t>
      </w:r>
      <w:r w:rsidRPr="007F6892">
        <w:rPr>
          <w:rFonts w:ascii="Segoe UI" w:hAnsi="Segoe UI" w:cs="Segoe UI"/>
        </w:rPr>
        <w:fldChar w:fldCharType="end"/>
      </w:r>
      <w:r w:rsidRPr="007F6892">
        <w:rPr>
          <w:rFonts w:ascii="Segoe UI" w:hAnsi="Segoe UI" w:cs="Segoe UI"/>
        </w:rPr>
        <w:t>.</w:t>
      </w:r>
    </w:p>
    <w:p w14:paraId="52040871" w14:textId="463B2730" w:rsidR="00D53126" w:rsidRPr="004275BD" w:rsidRDefault="004275BD" w:rsidP="00CA7AE5">
      <w:pPr>
        <w:rPr>
          <w:rFonts w:ascii="Segoe UI" w:hAnsi="Segoe UI" w:cs="Segoe UI"/>
          <w:b/>
          <w:bCs/>
          <w:i/>
          <w:iCs/>
          <w:color w:val="2F5496" w:themeColor="accent1" w:themeShade="BF"/>
          <w:u w:val="single"/>
        </w:rPr>
      </w:pPr>
      <w:r w:rsidRPr="004275BD">
        <w:rPr>
          <w:rFonts w:ascii="Segoe UI" w:hAnsi="Segoe UI" w:cs="Segoe UI"/>
          <w:b/>
          <w:bCs/>
          <w:i/>
          <w:iCs/>
          <w:color w:val="2F5496" w:themeColor="accent1" w:themeShade="BF"/>
          <w:u w:val="single"/>
        </w:rPr>
        <w:t xml:space="preserve">I-A. </w:t>
      </w:r>
      <w:r w:rsidR="00040800" w:rsidRPr="004275BD">
        <w:rPr>
          <w:rFonts w:ascii="Segoe UI" w:hAnsi="Segoe UI" w:cs="Segoe UI"/>
          <w:b/>
          <w:bCs/>
          <w:i/>
          <w:iCs/>
          <w:color w:val="2F5496" w:themeColor="accent1" w:themeShade="BF"/>
          <w:u w:val="single"/>
        </w:rPr>
        <w:t>L</w:t>
      </w:r>
      <w:r w:rsidR="00D53126" w:rsidRPr="004275BD">
        <w:rPr>
          <w:rFonts w:ascii="Segoe UI" w:hAnsi="Segoe UI" w:cs="Segoe UI"/>
          <w:b/>
          <w:bCs/>
          <w:i/>
          <w:iCs/>
          <w:color w:val="2F5496" w:themeColor="accent1" w:themeShade="BF"/>
          <w:u w:val="single"/>
        </w:rPr>
        <w:t>ocomotion</w:t>
      </w:r>
      <w:r w:rsidR="00511DE6" w:rsidRPr="004275BD">
        <w:rPr>
          <w:rFonts w:ascii="Segoe UI" w:hAnsi="Segoe UI" w:cs="Segoe UI"/>
          <w:b/>
          <w:bCs/>
          <w:i/>
          <w:iCs/>
          <w:color w:val="2F5496" w:themeColor="accent1" w:themeShade="BF"/>
          <w:u w:val="single"/>
        </w:rPr>
        <w:t xml:space="preserve">, </w:t>
      </w:r>
      <w:r w:rsidR="00040800" w:rsidRPr="004275BD">
        <w:rPr>
          <w:rFonts w:ascii="Segoe UI" w:hAnsi="Segoe UI" w:cs="Segoe UI"/>
          <w:b/>
          <w:bCs/>
          <w:i/>
          <w:iCs/>
          <w:color w:val="2F5496" w:themeColor="accent1" w:themeShade="BF"/>
          <w:u w:val="single"/>
        </w:rPr>
        <w:t>M</w:t>
      </w:r>
      <w:r w:rsidR="00D53126" w:rsidRPr="004275BD">
        <w:rPr>
          <w:rFonts w:ascii="Segoe UI" w:hAnsi="Segoe UI" w:cs="Segoe UI"/>
          <w:b/>
          <w:bCs/>
          <w:i/>
          <w:iCs/>
          <w:color w:val="2F5496" w:themeColor="accent1" w:themeShade="BF"/>
          <w:u w:val="single"/>
        </w:rPr>
        <w:t xml:space="preserve">anipulation </w:t>
      </w:r>
      <w:r w:rsidR="00040800" w:rsidRPr="004275BD">
        <w:rPr>
          <w:rFonts w:ascii="Segoe UI" w:hAnsi="Segoe UI" w:cs="Segoe UI"/>
          <w:b/>
          <w:bCs/>
          <w:i/>
          <w:iCs/>
          <w:color w:val="2F5496" w:themeColor="accent1" w:themeShade="BF"/>
          <w:u w:val="single"/>
        </w:rPr>
        <w:t>C</w:t>
      </w:r>
      <w:r w:rsidR="00D53126" w:rsidRPr="004275BD">
        <w:rPr>
          <w:rFonts w:ascii="Segoe UI" w:hAnsi="Segoe UI" w:cs="Segoe UI"/>
          <w:b/>
          <w:bCs/>
          <w:i/>
          <w:iCs/>
          <w:color w:val="2F5496" w:themeColor="accent1" w:themeShade="BF"/>
          <w:u w:val="single"/>
        </w:rPr>
        <w:t>ontrol</w:t>
      </w:r>
      <w:r w:rsidR="00511DE6" w:rsidRPr="004275BD">
        <w:rPr>
          <w:rFonts w:ascii="Segoe UI" w:hAnsi="Segoe UI" w:cs="Segoe UI"/>
          <w:b/>
          <w:bCs/>
          <w:i/>
          <w:iCs/>
          <w:color w:val="2F5496" w:themeColor="accent1" w:themeShade="BF"/>
          <w:u w:val="single"/>
        </w:rPr>
        <w:t>, Motion Planning</w:t>
      </w:r>
    </w:p>
    <w:p w14:paraId="201E054D" w14:textId="47FAA397" w:rsidR="00BB4DFB" w:rsidRDefault="00511DE6" w:rsidP="003E454B">
      <w:pPr>
        <w:jc w:val="both"/>
        <w:rPr>
          <w:rFonts w:ascii="Segoe UI" w:hAnsi="Segoe UI" w:cs="Segoe UI"/>
        </w:rPr>
      </w:pPr>
      <w:r>
        <w:rPr>
          <w:rFonts w:ascii="Segoe UI" w:hAnsi="Segoe UI" w:cs="Segoe UI"/>
        </w:rPr>
        <w:t>Motion</w:t>
      </w:r>
      <w:r w:rsidR="00BB4DFB" w:rsidRPr="00675920">
        <w:rPr>
          <w:rFonts w:ascii="Segoe UI" w:hAnsi="Segoe UI" w:cs="Segoe UI"/>
        </w:rPr>
        <w:t xml:space="preserve"> planning systems </w:t>
      </w:r>
      <w:r>
        <w:rPr>
          <w:rFonts w:ascii="Segoe UI" w:hAnsi="Segoe UI" w:cs="Segoe UI"/>
        </w:rPr>
        <w:t xml:space="preserve">based on centroidal dynamics </w:t>
      </w:r>
      <w:r w:rsidR="00BB4DFB" w:rsidRPr="00675920">
        <w:rPr>
          <w:rFonts w:ascii="Segoe UI" w:hAnsi="Segoe UI" w:cs="Segoe UI"/>
        </w:rPr>
        <w:t xml:space="preserve">are popular because of their unique blend of computational tractability and dynamic expressiveness. </w:t>
      </w:r>
      <w:r w:rsidR="0057734B">
        <w:rPr>
          <w:rFonts w:ascii="Segoe UI" w:hAnsi="Segoe UI" w:cs="Segoe UI"/>
        </w:rPr>
        <w:t>W</w:t>
      </w:r>
      <w:r w:rsidR="00BB4DFB" w:rsidRPr="00675920">
        <w:rPr>
          <w:rFonts w:ascii="Segoe UI" w:hAnsi="Segoe UI" w:cs="Segoe UI"/>
        </w:rPr>
        <w:t>ithout having to concern with the robot's multiple degrees of freedom by addressing the centroidal dynamics of the robot</w:t>
      </w:r>
      <w:r w:rsidR="0057734B">
        <w:rPr>
          <w:rFonts w:ascii="Segoe UI" w:hAnsi="Segoe UI" w:cs="Segoe UI"/>
        </w:rPr>
        <w:t>, t</w:t>
      </w:r>
      <w:r w:rsidR="0057734B" w:rsidRPr="00675920">
        <w:rPr>
          <w:rFonts w:ascii="Segoe UI" w:hAnsi="Segoe UI" w:cs="Segoe UI"/>
        </w:rPr>
        <w:t>hese techniques capture the fundamental dynamics of the system</w:t>
      </w:r>
      <w:r w:rsidR="00BB4DFB" w:rsidRPr="00675920">
        <w:rPr>
          <w:rFonts w:ascii="Segoe UI" w:hAnsi="Segoe UI" w:cs="Segoe UI"/>
        </w:rPr>
        <w:t xml:space="preserve"> </w:t>
      </w:r>
      <w:r w:rsidR="00BB4DFB" w:rsidRPr="007F6892">
        <w:rPr>
          <w:rFonts w:ascii="Segoe UI" w:hAnsi="Segoe UI" w:cs="Segoe UI"/>
        </w:rPr>
        <w:fldChar w:fldCharType="begin"/>
      </w:r>
      <w:r w:rsidR="003E454B">
        <w:rPr>
          <w:rFonts w:ascii="Segoe UI" w:hAnsi="Segoe UI" w:cs="Segoe UI"/>
        </w:rPr>
        <w:instrText xml:space="preserve"> ADDIN ZOTERO_ITEM CSL_CITATION {"citationID":"jVHDfbhq","properties":{"formattedCitation":"[11]","plainCitation":"[11]","noteIndex":0},"citationItems":[{"id":288,"uris":["http://zotero.org/users/10106611/items/IBBUWR46"],"itemData":{"id":288,"type":"article-journal","container-title":"Autonomous Robots","DOI":"10.1007/s10514-013-9341-4","ISSN":"0929-5593, 1573-7527","issue":"2-3","journalAbbreviation":"Auton Robot","language":"en","page":"161-176","source":"DOI.org (Crossref)","title":"Centroidal dynamics of a humanoid robot","volume":"35","author":[{"family":"Orin","given":"David E."},{"family":"Goswami","given":"Ambarish"},{"family":"Lee","given":"Sung-Hee"}],"issued":{"date-parts":[["2013",10]]}}}],"schema":"https://github.com/citation-style-language/schema/raw/master/csl-citation.json"} </w:instrText>
      </w:r>
      <w:r w:rsidR="00BB4DFB" w:rsidRPr="007F6892">
        <w:rPr>
          <w:rFonts w:ascii="Segoe UI" w:hAnsi="Segoe UI" w:cs="Segoe UI"/>
        </w:rPr>
        <w:fldChar w:fldCharType="separate"/>
      </w:r>
      <w:r w:rsidR="003E454B" w:rsidRPr="003E454B">
        <w:rPr>
          <w:rFonts w:ascii="Segoe UI" w:hAnsi="Segoe UI" w:cs="Segoe UI"/>
        </w:rPr>
        <w:t>[11]</w:t>
      </w:r>
      <w:r w:rsidR="00BB4DFB" w:rsidRPr="007F6892">
        <w:rPr>
          <w:rFonts w:ascii="Segoe UI" w:hAnsi="Segoe UI" w:cs="Segoe UI"/>
        </w:rPr>
        <w:fldChar w:fldCharType="end"/>
      </w:r>
      <w:r w:rsidR="00BB4DFB" w:rsidRPr="007F6892">
        <w:rPr>
          <w:rFonts w:ascii="Segoe UI" w:hAnsi="Segoe UI" w:cs="Segoe UI"/>
        </w:rPr>
        <w:t xml:space="preserve">. Kino-dynamic planners </w:t>
      </w:r>
      <w:r w:rsidR="00BB4DFB" w:rsidRPr="007F6892">
        <w:rPr>
          <w:rFonts w:ascii="Segoe UI" w:hAnsi="Segoe UI" w:cs="Segoe UI"/>
        </w:rPr>
        <w:fldChar w:fldCharType="begin"/>
      </w:r>
      <w:r w:rsidR="003E454B">
        <w:rPr>
          <w:rFonts w:ascii="Segoe UI" w:hAnsi="Segoe UI" w:cs="Segoe UI"/>
        </w:rPr>
        <w:instrText xml:space="preserve"> ADDIN ZOTERO_ITEM CSL_CITATION {"citationID":"TNDY8ikJ","properties":{"formattedCitation":"[12], [13]","plainCitation":"[12], [13]","noteIndex":0},"citationItems":[{"id":292,"uris":["http://zotero.org/users/10106611/items/XZT63XUU"],"itemData":{"id":292,"type":"paper-conference","abstract":"To plan dynamic, whole-body motions for robots, one conventionally faces the choice between a complex, fullbody dynamic model containing every link and actuator of the robot, or a highly simpliﬁed model of the robot as a point mass. In this paper we explore a powerful middle ground between these extremes. We exploit the fact that while the full dynamics of humanoid robots are complicated, their centroidal dynamics (the evolution of the angular momentum and the center of mass (COM) position) are much simpler. By treating the dynamics of the robot in centroidal form and directly optimizing the joint trajectories for the actuated degrees of freedom, we arrive at a method that enjoys simpler dynamics, while still having the expressiveness required to handle kinematic constraints such as collision avoidance or reaching to a target. We further require that the robot’s COM and angular momentum as computed from the joint trajectories match those given by the centroidal dynamics. This ensures that the dynamics considered by our optimization are equivalent to the full dynamics of the robot, provided that the robot’s actuators can supply sufﬁcient torque. We demonstrate that this algorithm is capable of generating highly-dynamic motion plans with examples of a humanoid robot negotiating obstacle course elements and gait optimization for a quadrupedal robot. Additionally, we show that we can plan without pre-specifying the contact sequence by exploiting the complementarity conditions between contact forces and contact distance.","container-title":"2014 IEEE-RAS International Conference on Humanoid Robots","DOI":"10.1109/HUMANOIDS.2014.7041375","event-place":"Madrid","event-title":"2014 IEEE-RAS 14th International Conference on Humanoid Robots (Humanoids 2014)","ISBN":"978-1-4799-7174-9","language":"en","page":"295-302","publisher":"IEEE","publisher-place":"Madrid","source":"DOI.org (Crossref)","title":"Whole-body motion planning with centroidal dynamics and full kinematics","URL":"http://ieeexplore.ieee.org/document/7041375/","author":[{"family":"Dai","given":"Hongkai"},{"family":"Valenzuela","given":"Andres"},{"family":"Tedrake","given":"Russ"}],"accessed":{"date-parts":[["2023",4,17]]},"issued":{"date-parts":[["2014",11]]}}},{"id":293,"uris":["http://zotero.org/users/10106611/items/229N7RF9"],"itemData":{"id":293,"type":"paper-conference","abstract":"Optimal control approaches in combination with trajectory optimization have recently proven to be a promising control strategy for legged robots. Computationally efﬁcient and robust algorithms were derived using simpliﬁed models of the contact interaction between robot and environment such as the linear inverted pendulum model (LIPM). However, as humanoid robots enter more complex environments, less restrictive models become increasingly important. As we leave the regime of linear models, we need to build dedicated solvers that can compute interaction forces together with consistent kinematic plans for the whole-body. In this paper, we address the problem of planning robot motion and interaction forces for legged robots given predeﬁned contact surfaces. The motion generation process is decomposed into two alternating parts computing force and motion plans in coherence. We focus on the properties of the momentum computation leading to sparse optimal control formulations to be exploited by a dedicated solver. In our experiments, we demonstrate that our motion generation algorithm computes consistent contact forces and joint trajectories for our humanoid robot. We also demonstrate the favorable time complexity due to our formulation and composition of the momentum equations.","container-title":"2016 IEEE/RSJ International Conference on Intelligent Robots and Systems (IROS)","DOI":"10.1109/IROS.2016.7759420","language":"en","note":"arXiv:1605.08571 [cs]","page":"2703-2710","source":"arXiv.org","title":"Structured contact force optimization for kino-dynamic motion generation","URL":"http://arxiv.org/abs/1605.08571","author":[{"family":"Herzog","given":"Alexander"},{"family":"Schaal","given":"Stefan"},{"family":"Righetti","given":"Ludovic"}],"accessed":{"date-parts":[["2023",4,17]]},"issued":{"date-parts":[["2016",10]]}}}],"schema":"https://github.com/citation-style-language/schema/raw/master/csl-citation.json"} </w:instrText>
      </w:r>
      <w:r w:rsidR="00BB4DFB" w:rsidRPr="007F6892">
        <w:rPr>
          <w:rFonts w:ascii="Segoe UI" w:hAnsi="Segoe UI" w:cs="Segoe UI"/>
        </w:rPr>
        <w:fldChar w:fldCharType="separate"/>
      </w:r>
      <w:r w:rsidR="003E454B" w:rsidRPr="003E454B">
        <w:rPr>
          <w:rFonts w:ascii="Segoe UI" w:hAnsi="Segoe UI" w:cs="Segoe UI"/>
        </w:rPr>
        <w:t>[12], [13]</w:t>
      </w:r>
      <w:r w:rsidR="00BB4DFB" w:rsidRPr="007F6892">
        <w:rPr>
          <w:rFonts w:ascii="Segoe UI" w:hAnsi="Segoe UI" w:cs="Segoe UI"/>
        </w:rPr>
        <w:fldChar w:fldCharType="end"/>
      </w:r>
      <w:r w:rsidR="00BB4DFB" w:rsidRPr="007F6892">
        <w:rPr>
          <w:rFonts w:ascii="Segoe UI" w:hAnsi="Segoe UI" w:cs="Segoe UI"/>
        </w:rPr>
        <w:t xml:space="preserve"> optimize the robot's centroidal dynamics as well as joint-level kinematics at the same time, which has advantages in terms of generality.</w:t>
      </w:r>
    </w:p>
    <w:p w14:paraId="5301EABD" w14:textId="77777777" w:rsidR="00064B8E" w:rsidRDefault="00064B8E" w:rsidP="00064B8E">
      <w:pPr>
        <w:keepNext/>
        <w:jc w:val="both"/>
      </w:pPr>
      <w:r w:rsidRPr="00064B8E">
        <w:rPr>
          <w:rFonts w:ascii="Segoe UI" w:hAnsi="Segoe UI" w:cs="Segoe UI"/>
        </w:rPr>
        <w:drawing>
          <wp:inline distT="0" distB="0" distL="0" distR="0" wp14:anchorId="7162A432" wp14:editId="67F9F712">
            <wp:extent cx="5731510" cy="2228850"/>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7"/>
                    <a:srcRect b="19845"/>
                    <a:stretch/>
                  </pic:blipFill>
                  <pic:spPr bwMode="auto">
                    <a:xfrm>
                      <a:off x="0" y="0"/>
                      <a:ext cx="5731510" cy="2228850"/>
                    </a:xfrm>
                    <a:prstGeom prst="rect">
                      <a:avLst/>
                    </a:prstGeom>
                    <a:ln>
                      <a:noFill/>
                    </a:ln>
                    <a:extLst>
                      <a:ext uri="{53640926-AAD7-44D8-BBD7-CCE9431645EC}">
                        <a14:shadowObscured xmlns:a14="http://schemas.microsoft.com/office/drawing/2010/main"/>
                      </a:ext>
                    </a:extLst>
                  </pic:spPr>
                </pic:pic>
              </a:graphicData>
            </a:graphic>
          </wp:inline>
        </w:drawing>
      </w:r>
    </w:p>
    <w:p w14:paraId="7562BDAE" w14:textId="62A121F5" w:rsidR="00064B8E" w:rsidRPr="007F6892" w:rsidRDefault="00064B8E" w:rsidP="00064B8E">
      <w:pPr>
        <w:pStyle w:val="Caption"/>
        <w:jc w:val="center"/>
        <w:rPr>
          <w:rFonts w:ascii="Segoe UI" w:hAnsi="Segoe UI" w:cs="Segoe UI"/>
        </w:rPr>
      </w:pPr>
      <w:r>
        <w:t xml:space="preserve">Figure </w:t>
      </w:r>
      <w:fldSimple w:instr=" SEQ Figure \* ARABIC ">
        <w:r w:rsidR="006F044E">
          <w:rPr>
            <w:noProof/>
          </w:rPr>
          <w:t>1</w:t>
        </w:r>
      </w:fldSimple>
      <w:r>
        <w:t>. The Centroidal dynamics of humanoid robot.</w:t>
      </w:r>
    </w:p>
    <w:p w14:paraId="06149E65" w14:textId="7D29E211" w:rsidR="00BB4DFB" w:rsidRDefault="00BB4DFB" w:rsidP="003E454B">
      <w:pPr>
        <w:jc w:val="both"/>
        <w:rPr>
          <w:rFonts w:ascii="Segoe UI" w:hAnsi="Segoe UI" w:cs="Segoe UI"/>
        </w:rPr>
      </w:pPr>
      <w:r w:rsidRPr="007F6892">
        <w:rPr>
          <w:rFonts w:ascii="Segoe UI" w:hAnsi="Segoe UI" w:cs="Segoe UI"/>
        </w:rPr>
        <w:t xml:space="preserve">Trajectory optimization-based techniques to motion planning based on full-body dynamics </w:t>
      </w:r>
      <w:r w:rsidRPr="007F6892">
        <w:rPr>
          <w:rFonts w:ascii="Segoe UI" w:hAnsi="Segoe UI" w:cs="Segoe UI"/>
        </w:rPr>
        <w:fldChar w:fldCharType="begin"/>
      </w:r>
      <w:r w:rsidR="003E454B">
        <w:rPr>
          <w:rFonts w:ascii="Segoe UI" w:hAnsi="Segoe UI" w:cs="Segoe UI"/>
        </w:rPr>
        <w:instrText xml:space="preserve"> ADDIN ZOTERO_ITEM CSL_CITATION {"citationID":"CyqrYgjR","properties":{"formattedCitation":"[14], [15]","plainCitation":"[14], [15]","noteIndex":0},"citationItems":[{"id":282,"uris":["http://zotero.org/users/10106611/items/S5YWWSBL"],"itemData":{"id":282,"type":"article-journal","abstract":"Direct methods for trajectory optimization are widely used for planning locally optimal trajectories of robotic systems. Many critical tasks, such as locomotion and manipulation, often involve impacting the ground or objects in the environment. Most state-of-the-art techniques treat the discontinuous dynamics that result from impacts as discrete modes and restrict the search for a complete path to a speciﬁed sequence through these modes. Here we present a novel method for trajectory planning of rigid body systems that contact their environment through inelastic impacts and Coulomb friction. This method eliminates the requirement for a priori mode ordering. Motivated by the formulation of multi-contact dynamics as a Linear Complementarity Problem (LCP) for forward simulation, the proposed algorithm poses the optimization problem as a Mathematical Program with Complementarity Constraints (MPCC). We leverage Sequential Quadratic Programming (SQP) to naturally resolve contact constraint forces while simultaneously optimizing a trajectory that satisﬁes the complementarity constraints. The method scales well to high dimensional systems with large numbers of possible modes. We demonstrate the approach on four increasingly complex systems: rotating a pinned object with a ﬁnger, simple grasping and manipulation, planar walking with the Spring Flamingo robot, and high speed bipedal running on the FastRunner platform.","container-title":"The International Journal of Robotics Research","DOI":"10.1177/0278364913506757","ISSN":"0278-3649, 1741-3176","issue":"1","journalAbbreviation":"The International Journal of Robotics Research","language":"en","page":"69-81","source":"DOI.org (Crossref)","title":"A direct method for trajectory optimization of rigid bodies through contact","volume":"33","author":[{"family":"Posa","given":"Michael"},{"family":"Cantu","given":"Cecilia"},{"family":"Tedrake","given":"Russ"}],"issued":{"date-parts":[["2014",1]]}}},{"id":283,"uris":["http://zotero.org/users/10106611/items/TDUKA38W"],"itemData":{"id":283,"type":"paper-conference","abstract":"A lot of progress has recently been made in dynamic motion planning for humanoid robots. However this work has remained limited to simulation. Here we show that executing the resulting trajectories on a Darwin-OP robot, even with local feedback derived from the optimizer, does not result in stable movements. We then develop a new trajectory optimization method, adapting our earlier CIO algorithm to plan through ensembles of perturbed models. This makes the plan robust to model uncertainty, and leads to successful execution on the robot. We obtain 90% success rate in (dynamic) forward walking, 95% success rate in sideways walking, 80% success rate in turning, and a similarly high success rate in getting up from the ﬂoor (the robot broke before we quantiﬁed the latter). Even though the planning is still done ofﬂine, this work represents a signiﬁcant step towards automating the tedious scripting of complex movements.","container-title":"2015 IEEE/RSJ International Conference on Intelligent Robots and Systems (IROS)","DOI":"10.1109/IROS.2015.7354126","event-place":"Hamburg, Germany","event-title":"2015 IEEE/RSJ International Conference on Intelligent Robots and Systems (IROS)","ISBN":"978-1-4799-9994-1","language":"en","page":"5307-5314","publisher":"IEEE","publisher-place":"Hamburg, Germany","source":"DOI.org (Crossref)","title":"Ensemble-CIO: Full-body dynamic motion planning that transfers to physical humanoids","title-short":"Ensemble-CIO","URL":"http://ieeexplore.ieee.org/document/7354126/","author":[{"family":"Mordatch","given":"Igor"},{"family":"Lowrey","given":"Kendall"},{"family":"Todorov","given":"Emanuel"}],"accessed":{"date-parts":[["2023",4,17]]},"issued":{"date-parts":[["2015",9]]}}}],"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14], [15]</w:t>
      </w:r>
      <w:r w:rsidRPr="007F6892">
        <w:rPr>
          <w:rFonts w:ascii="Segoe UI" w:hAnsi="Segoe UI" w:cs="Segoe UI"/>
        </w:rPr>
        <w:fldChar w:fldCharType="end"/>
      </w:r>
      <w:r w:rsidRPr="007F6892">
        <w:rPr>
          <w:rFonts w:ascii="Segoe UI" w:hAnsi="Segoe UI" w:cs="Segoe UI"/>
        </w:rPr>
        <w:t xml:space="preserve"> may leverage the robot's whole dynamic range, but they are prone to difficulties such as local minima and excessively lengthy solution times. These concerns can be avoided by utilizing a reduced-order model of the robot, such as a spring-mass model </w:t>
      </w:r>
      <w:r w:rsidRPr="007F6892">
        <w:rPr>
          <w:rFonts w:ascii="Segoe UI" w:hAnsi="Segoe UI" w:cs="Segoe UI"/>
        </w:rPr>
        <w:fldChar w:fldCharType="begin"/>
      </w:r>
      <w:r w:rsidR="003E454B">
        <w:rPr>
          <w:rFonts w:ascii="Segoe UI" w:hAnsi="Segoe UI" w:cs="Segoe UI"/>
        </w:rPr>
        <w:instrText xml:space="preserve"> ADDIN ZOTERO_ITEM CSL_CITATION {"citationID":"pcOIC42I","properties":{"formattedCitation":"[16], [17]","plainCitation":"[16], [17]","noteIndex":0},"citationItems":[{"id":287,"uris":["http://zotero.org/users/10106611/items/ZHPVULKD"],"itemData":{"id":287,"type":"paper-conference","abstract":"This paper presents new methods to control highspeed running in a simulated humanoid robot at speeds of up to 6.5 m/s. We present methods to generate compliant target CoM dynamics through the use of a 3D spring-loaded inverted pendulum (SLIP) template model. A nonlinear leastsquares optimizer is used to ﬁnd periodic trajectories of the 3D-SLIP ofﬂine, while a local deadbeat SLIP controller provides reference CoM dynamics online at real-time rates to correct for tracking errors and disturbances. The local deadbeat controller employs common foot placement strategies that are automatically generated by a local analysis of the 3DSLIP apex return map. A task-space controller is then applied online to select whole-body joint torques which embed these target dynamics into the humanoid. Despite the body of work on the 2D and 3D-SLIP models, to the best of the authors’ knowledge, this is the ﬁrst time that a SLIP model has been embedded into a whole-body humanoid model. When running at 3.5 m/s, the controller is shown to reject lateral disturbances of 40 N·s applied at the waist. A ﬁnal demonstration shows the capability of the controller to stabilize running at 6.5 m/s, which is comparable with the speed of an Olympian in the 5000 meter run.","container-title":"2013 IEEE/RSJ International Conference on Intelligent Robots and Systems","DOI":"10.1109/IROS.2013.6697099","event-place":"Tokyo","event-title":"2013 IEEE/RSJ International Conference on Intelligent Robots and Systems (IROS 2013)","ISBN":"978-1-4673-6358-7","language":"en","page":"5134-5140","publisher":"IEEE","publisher-place":"Tokyo","source":"DOI.org (Crossref)","title":"High-speed humanoid running through control with a 3D-SLIP model","URL":"http://ieeexplore.ieee.org/document/6697099/","author":[{"family":"Wensing","given":"Patrick M."},{"family":"Orin","given":"David E."}],"accessed":{"date-parts":[["2023",4,17]]},"issued":{"date-parts":[["2013",11]]}}},{"id":289,"uris":["http://zotero.org/users/10106611/items/I7VAG4NR"],"itemData":{"id":289,"type":"paper-conference","abstract":"This paper presents a method for achieving stable periodic walking, consisting of phases of single and double support, on underactuated walking robots by embedding Spring Loaded Inverted Pendulum (SLIP) dynamics. Beginning with a SLIP model, the dynamics are stabilized to a constant energy level and periodic walking gaits are found; an equality constraint on torque can be used to shape the dynamics of the full-order robot to obey the corresponding SLIP dynamics. To transition these gaits to full-order robots, the essential elements of SLIP walking gaits, i.e., the swing leg touchdown angle, are utilized to synthesis control Lyapunov functions that result in inequality constraints in torque. Finally, the desired force interactions with the environment as dictated by SLIP dynamics are utilized to obtain inequality constraints in the reaction forces. Combining these equality and inequality constraints results in a multi-objective quadratic program based controller that is implemented on a multi-domain hybrid system model of an underactuated bipedal robot. The end result is stable periodic walking on the full-order model that shows remarkable similarity to the SLIP gait from which it was derived.","container-title":"53rd IEEE Conference on Decision and Control","DOI":"10.1109/CDC.2014.7039843","event-place":"Los Angeles, CA, USA","event-title":"2014 IEEE 53rd Annual Conference on Decision and Control (CDC)","ISBN":"978-1-4673-6090-6","language":"en","page":"2950-2957","publisher":"IEEE","publisher-place":"Los Angeles, CA, USA","source":"DOI.org (Crossref)","title":"Embedding of SLIP dynamics on underactuated bipedal robots through multi-objective quadratic program based control","URL":"http://ieeexplore.ieee.org/document/7039843/","author":[{"family":"Hereid","given":"Ayonga"},{"family":"Powell","given":"Matthew J."},{"family":"Ames","given":"Aaron D."}],"accessed":{"date-parts":[["2023",4,17]]},"issued":{"date-parts":[["2014",12]]}}}],"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16], [17]</w:t>
      </w:r>
      <w:r w:rsidRPr="007F6892">
        <w:rPr>
          <w:rFonts w:ascii="Segoe UI" w:hAnsi="Segoe UI" w:cs="Segoe UI"/>
        </w:rPr>
        <w:fldChar w:fldCharType="end"/>
      </w:r>
      <w:r w:rsidRPr="007F6892">
        <w:rPr>
          <w:rFonts w:ascii="Segoe UI" w:hAnsi="Segoe UI" w:cs="Segoe UI"/>
        </w:rPr>
        <w:t>, but these techniques are often limited in their applicability due to restrictive assumptions.</w:t>
      </w:r>
    </w:p>
    <w:p w14:paraId="1453D6E6" w14:textId="120C8CF6" w:rsidR="007F293F" w:rsidRPr="007F6892" w:rsidRDefault="00B843E9" w:rsidP="003E454B">
      <w:pPr>
        <w:jc w:val="both"/>
        <w:rPr>
          <w:rFonts w:ascii="Segoe UI" w:hAnsi="Segoe UI" w:cs="Segoe UI"/>
        </w:rPr>
      </w:pPr>
      <w:r w:rsidRPr="00B843E9">
        <w:rPr>
          <w:rFonts w:ascii="Segoe UI" w:hAnsi="Segoe UI" w:cs="Segoe UI"/>
        </w:rPr>
        <w:t>In contrast to the conventional Model Predictive Control (MPC) strategy for locomotion, which develops a hierarchical sequence of optimization problems, Model Hierarchy Predictive Control (MHPC) formulates a single optimization problem over a hierarchy of models</w:t>
      </w:r>
      <w:r w:rsidR="007F293F" w:rsidRPr="007F6892">
        <w:rPr>
          <w:rFonts w:ascii="Segoe UI" w:hAnsi="Segoe UI" w:cs="Segoe UI"/>
        </w:rPr>
        <w:t xml:space="preserve"> </w:t>
      </w:r>
      <w:r w:rsidR="007F293F" w:rsidRPr="007F6892">
        <w:rPr>
          <w:rFonts w:ascii="Segoe UI" w:hAnsi="Segoe UI" w:cs="Segoe UI"/>
        </w:rPr>
        <w:fldChar w:fldCharType="begin"/>
      </w:r>
      <w:r w:rsidR="003E454B">
        <w:rPr>
          <w:rFonts w:ascii="Segoe UI" w:hAnsi="Segoe UI" w:cs="Segoe UI"/>
        </w:rPr>
        <w:instrText xml:space="preserve"> ADDIN ZOTERO_ITEM CSL_CITATION {"citationID":"lBPegRyA","properties":{"formattedCitation":"[18]","plainCitation":"[18]","noteIndex":0},"citationItems":[{"id":237,"uris":["http://zotero.org/users/10106611/items/HV5RICCM"],"itemData":{"id":237,"type":"article-journal","abstract":"This paper presents a new predictive control architecture for high-dimensional robotic systems. As opposed to a conventional Model Predictive Control (MPC) approach to locomotion that formulates a hierarchical sequence of optimization problems, the proposed work formulates a single optimization problem posed over a hierarchy of models, and is thus named Model Hierarchy Predictive Control (MHPC). MHPC is formulated as a multi-phase receding-horizon Trajectory Optimization (TO) problem, and can be implemented using any general multiphase TO solver. MHPC is benchmarked in simulation on a quadruped, a biped, and a quadrotor, demonstrating control performance on par or exceeding whole-body MPC while maintaining a lower computational cost in each case. A preliminary gap jumping experiment is conducted on the MIT Mini Cheetah with the control policy generated ofﬂine, demonstrating the physical validity of the generated trajectories and motivating online MHPC in future work.","container-title":"IEEE Robotics and Automation Letters","DOI":"10.1109/LRA.2021.3061322","ISSN":"2377-3766, 2377-3774","issue":"2","journalAbbreviation":"IEEE Robot. Autom. Lett.","language":"en","note":"arXiv:2010.08881 [cs]","page":"3373-3380","source":"arXiv.org","title":"Model Hierarchy Predictive Control of Robotic Systems","volume":"6","author":[{"family":"Li","given":"He"},{"family":"Frei","given":"Robert J."},{"family":"Wensing","given":"Patrick M."}],"issued":{"date-parts":[["2021",4]]}}}],"schema":"https://github.com/citation-style-language/schema/raw/master/csl-citation.json"} </w:instrText>
      </w:r>
      <w:r w:rsidR="007F293F" w:rsidRPr="007F6892">
        <w:rPr>
          <w:rFonts w:ascii="Segoe UI" w:hAnsi="Segoe UI" w:cs="Segoe UI"/>
        </w:rPr>
        <w:fldChar w:fldCharType="separate"/>
      </w:r>
      <w:r w:rsidR="003E454B" w:rsidRPr="003E454B">
        <w:rPr>
          <w:rFonts w:ascii="Segoe UI" w:hAnsi="Segoe UI" w:cs="Segoe UI"/>
        </w:rPr>
        <w:t>[18]</w:t>
      </w:r>
      <w:r w:rsidR="007F293F" w:rsidRPr="007F6892">
        <w:rPr>
          <w:rFonts w:ascii="Segoe UI" w:hAnsi="Segoe UI" w:cs="Segoe UI"/>
        </w:rPr>
        <w:fldChar w:fldCharType="end"/>
      </w:r>
      <w:r w:rsidR="007F293F" w:rsidRPr="007F6892">
        <w:rPr>
          <w:rFonts w:ascii="Segoe UI" w:hAnsi="Segoe UI" w:cs="Segoe UI"/>
        </w:rPr>
        <w:t xml:space="preserve">. A novel representation-free model predictive control (RF-MPC) framework for regulating different dynamic motions of a quadrupedal robot in three-dimensional (3-D) space is presented by </w:t>
      </w:r>
      <w:r w:rsidR="007F293F" w:rsidRPr="007F6892">
        <w:rPr>
          <w:rFonts w:ascii="Segoe UI" w:hAnsi="Segoe UI" w:cs="Segoe UI"/>
        </w:rPr>
        <w:fldChar w:fldCharType="begin"/>
      </w:r>
      <w:r w:rsidR="003E454B">
        <w:rPr>
          <w:rFonts w:ascii="Segoe UI" w:hAnsi="Segoe UI" w:cs="Segoe UI"/>
        </w:rPr>
        <w:instrText xml:space="preserve"> ADDIN ZOTERO_ITEM CSL_CITATION {"citationID":"sTfwGaHS","properties":{"formattedCitation":"[19]","plainCitation":"[19]","noteIndex":0},"citationItems":[{"id":239,"uris":["http://zotero.org/users/10106611/items/QJL3JQ9U"],"itemData":{"id":239,"type":"article-journal","abstract":"This paper presents a novel Representation-Free Model Predictive Control (RF-MPC) framework for controlling various dynamic motions of a quadrupedal robot in three dimensional (3D) space. Our formulation directly represents the rotational dynamics using the rotation matrix, which liberates us from the issues associated with the use of Euler angles and quaternion as the orientation representations. With a variationbased linearization scheme and a carefully constructed cost function, the MPC control law is transcribed to the standard Quadratic Program (QP) form. The MPC controller can operate at real-time rates of 250 Hz on a quadruped robot. Experimental results including periodic quadrupedal gaits and a controlled backﬂip validate that our control strategy could stabilize dynamic motions that involve singularity in 3D maneuvers.","container-title":"IEEE Transactions on Robotics","DOI":"10.1109/TRO.2020.3046415","ISSN":"1552-3098, 1941-0468","issue":"4","journalAbbreviation":"IEEE Trans. Robot.","language":"en","note":"arXiv:2012.10002 [cs]","page":"1154-1171","source":"arXiv.org","title":"Representation-Free Model Predictive Control for Dynamic Motions in Quadrupeds","volume":"37","author":[{"family":"Ding","given":"Yanran"},{"family":"Pandala","given":"Abhishek"},{"family":"Li","given":"Chuanzheng"},{"family":"Shin","given":"Young-Ha"},{"family":"Park","given":"Hae-Won"}],"issued":{"date-parts":[["2021",8]]}}}],"schema":"https://github.com/citation-style-language/schema/raw/master/csl-citation.json"} </w:instrText>
      </w:r>
      <w:r w:rsidR="007F293F" w:rsidRPr="007F6892">
        <w:rPr>
          <w:rFonts w:ascii="Segoe UI" w:hAnsi="Segoe UI" w:cs="Segoe UI"/>
        </w:rPr>
        <w:fldChar w:fldCharType="separate"/>
      </w:r>
      <w:r w:rsidR="003E454B" w:rsidRPr="003E454B">
        <w:rPr>
          <w:rFonts w:ascii="Segoe UI" w:hAnsi="Segoe UI" w:cs="Segoe UI"/>
        </w:rPr>
        <w:t>[19]</w:t>
      </w:r>
      <w:r w:rsidR="007F293F" w:rsidRPr="007F6892">
        <w:rPr>
          <w:rFonts w:ascii="Segoe UI" w:hAnsi="Segoe UI" w:cs="Segoe UI"/>
        </w:rPr>
        <w:fldChar w:fldCharType="end"/>
      </w:r>
      <w:r w:rsidR="007F293F" w:rsidRPr="007F6892">
        <w:rPr>
          <w:rFonts w:ascii="Segoe UI" w:hAnsi="Segoe UI" w:cs="Segoe UI"/>
        </w:rPr>
        <w:t xml:space="preserve">. Non-linear MPC (NMPC) presented by </w:t>
      </w:r>
      <w:r w:rsidR="007F293F" w:rsidRPr="007F6892">
        <w:rPr>
          <w:rFonts w:ascii="Segoe UI" w:hAnsi="Segoe UI" w:cs="Segoe UI"/>
        </w:rPr>
        <w:fldChar w:fldCharType="begin"/>
      </w:r>
      <w:r w:rsidR="003E454B">
        <w:rPr>
          <w:rFonts w:ascii="Segoe UI" w:hAnsi="Segoe UI" w:cs="Segoe UI"/>
        </w:rPr>
        <w:instrText xml:space="preserve"> ADDIN ZOTERO_ITEM CSL_CITATION {"citationID":"S8xQilVt","properties":{"formattedCitation":"[20], [21]","plainCitation":"[20], [21]","noteIndex":0},"citationItems":[{"id":218,"uris":["http://zotero.org/users/10106611/items/IFSVMLZM"],"itemData":{"id":218,"type":"article-journal","abstract":"In this work we present a whole-body Nonlinear Model Predictive Control approach for Rigid Body Systems subject to contacts. We use a full dynamic system model which also includes explicit contact dynamics. Therefore, contact locations, sequences and timings are not prespeciﬁed but optimized by the solver. Yet, thorough numerical and software engineering allows for running the nonlinear Optimal Control solver at rates up to 190 Hz on a quadruped for a time horizon of half a second. This outperforms the state of the art by at least one order of magnitude. Hardware experiments in form of periodic and non-periodic tasks are applied to two quadrupeds with different actuation systems. The obtained results underline the performance, transferability and robustness of the approach.","container-title":"IEEE Robotics and Automation Letters","DOI":"10.1109/LRA.2018.2800124","ISSN":"2377-3766, 2377-3774","issue":"3","journalAbbreviation":"IEEE Robot. Autom. Lett.","language":"en","note":"arXiv:1712.02889 [cs]","page":"1458-1465","source":"arXiv.org","title":"Whole-Body Nonlinear Model Predictive Control Through Contacts for Quadrupeds","volume":"3","author":[{"family":"Neunert","given":"Michael"},{"family":"Stäuble","given":"Markus"},{"family":"Giftthaler","given":"Markus"},{"family":"Bellicoso","given":"Carmine D."},{"family":"Carius","given":"Jan"},{"family":"Gehring","given":"Christian"},{"family":"Hutter","given":"Marco"},{"family":"Buchli","given":"Jonas"}],"issued":{"date-parts":[["2018",7]]}}},{"id":258,"uris":["http://zotero.org/users/10106611/items/ZLJS4T6B"],"itemData":{"id":258,"type":"article","abstract":"Online planning of whole-body motions for legged robots is challenging due to the inherent nonlinearity in the robot dynamics. In this work, we propose a nonlinear MPC framework, the BiConMP which can generate whole body trajectories online by efﬁciently exploiting the structure of the robot dynamics. BiConMP is used to generate various cyclic gaits on a real quadruped robot and its performance is evaluated on different terrain, countering unforeseen pushes and transitioning online between different gaits. Further, the ability of BiConMP to generate non-trivial acyclic whole-body dynamic motions on the robot is presented. The same approach is also used to generate various dynamic motions in MPC on a humanoid robot (Talos) and another quadruped robot (AnYmal) in simulation. Finally, an extensive empirical analysis on the effects of planning horizon and frequency on the nonlinear MPC framework is reported and discussed.","language":"en","note":"arXiv:2201.07601 [cs]","number":"arXiv:2201.07601","publisher":"arXiv","source":"arXiv.org","title":"BiConMP: A Nonlinear Model Predictive Control Framework for Whole Body Motion Planning","title-short":"BiConMP","URL":"http://arxiv.org/abs/2201.07601","author":[{"family":"Meduri","given":"Avadesh"},{"family":"Shah","given":"Paarth"},{"family":"Viereck","given":"Julian"},{"family":"Khadiv","given":"Majid"},{"family":"Havoutis","given":"Ioannis"},{"family":"Righetti","given":"Ludovic"}],"accessed":{"date-parts":[["2023",4,16]]},"issued":{"date-parts":[["2022",9,15]]}}}],"schema":"https://github.com/citation-style-language/schema/raw/master/csl-citation.json"} </w:instrText>
      </w:r>
      <w:r w:rsidR="007F293F" w:rsidRPr="007F6892">
        <w:rPr>
          <w:rFonts w:ascii="Segoe UI" w:hAnsi="Segoe UI" w:cs="Segoe UI"/>
        </w:rPr>
        <w:fldChar w:fldCharType="separate"/>
      </w:r>
      <w:r w:rsidR="003E454B" w:rsidRPr="003E454B">
        <w:rPr>
          <w:rFonts w:ascii="Segoe UI" w:hAnsi="Segoe UI" w:cs="Segoe UI"/>
        </w:rPr>
        <w:t>[20], [21]</w:t>
      </w:r>
      <w:r w:rsidR="007F293F" w:rsidRPr="007F6892">
        <w:rPr>
          <w:rFonts w:ascii="Segoe UI" w:hAnsi="Segoe UI" w:cs="Segoe UI"/>
        </w:rPr>
        <w:fldChar w:fldCharType="end"/>
      </w:r>
      <w:r w:rsidR="007F293F" w:rsidRPr="007F6892">
        <w:rPr>
          <w:rFonts w:ascii="Segoe UI" w:hAnsi="Segoe UI" w:cs="Segoe UI"/>
        </w:rPr>
        <w:t xml:space="preserve"> for dynamic motions. </w:t>
      </w:r>
    </w:p>
    <w:p w14:paraId="0FAC1BB9" w14:textId="0E927B49" w:rsidR="00FA292C" w:rsidRDefault="00FA292C" w:rsidP="00E65A67">
      <w:pPr>
        <w:jc w:val="both"/>
        <w:rPr>
          <w:rFonts w:ascii="Segoe UI" w:hAnsi="Segoe UI" w:cs="Segoe UI"/>
        </w:rPr>
      </w:pPr>
      <w:r w:rsidRPr="007F6892">
        <w:rPr>
          <w:rFonts w:ascii="Segoe UI" w:hAnsi="Segoe UI" w:cs="Segoe UI"/>
        </w:rPr>
        <w:lastRenderedPageBreak/>
        <w:t xml:space="preserve">An adaptive force-based control for legged robots </w:t>
      </w:r>
      <w:r w:rsidRPr="007F6892">
        <w:rPr>
          <w:rFonts w:ascii="Segoe UI" w:hAnsi="Segoe UI" w:cs="Segoe UI"/>
        </w:rPr>
        <w:fldChar w:fldCharType="begin"/>
      </w:r>
      <w:r w:rsidR="003E454B">
        <w:rPr>
          <w:rFonts w:ascii="Segoe UI" w:hAnsi="Segoe UI" w:cs="Segoe UI"/>
        </w:rPr>
        <w:instrText xml:space="preserve"> ADDIN ZOTERO_ITEM CSL_CITATION {"citationID":"VvuBCf1a","properties":{"formattedCitation":"[22]","plainCitation":"[22]","noteIndex":0},"citationItems":[{"id":234,"uris":["http://zotero.org/users/10106611/items/KICI7DCC"],"itemData":{"id":234,"type":"article","abstract":"Adaptive control can address model uncertainty in control systems. However, it is preliminarily designed for tracking control. Recent advancements in the control of quadruped robots show that force control can effectively realize agile and robust locomotion. In this paper, we present a novel adaptive force-based control framework for legged robots. We introduce a new architecture in our proposed approach to incorporate adaptive control into quadratic programming (QP) force control. Since our approach is based on force control, it also retains the advantages of the baseline framework, such as robustness to uneven terrain, controllable friction constraints, or soft impacts. Our method is successfully validated in both simulation and hardware experiments. While the baseline QP control has shown a signiﬁcant degradation in the body tracking error with a small load, our proposed adaptive forcebased control can enable the 12-kg Unitree A1 robot to walk on rough terrains while carrying a heavy load of up to 6 kg (50% of the robot weight). When standing with four legs, our proposed adaptive control can even allow the robot to carry up to 11 kg of load (92% of the robot weight) with less than 5-cm tracking error in the robot height.","language":"en","note":"arXiv:2011.06236 [cs, eess]","number":"arXiv:2011.06236","publisher":"arXiv","source":"arXiv.org","title":"Adaptive Force-based Control for Legged Robots","URL":"http://arxiv.org/abs/2011.06236","author":[{"family":"Sombolestan","given":"Mohsen"},{"family":"Chen","given":"Yiyu"},{"family":"Nguyen","given":"Quan"}],"accessed":{"date-parts":[["2023",4,16]]},"issued":{"date-parts":[["2021",12,15]]}}}],"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22]</w:t>
      </w:r>
      <w:r w:rsidRPr="007F6892">
        <w:rPr>
          <w:rFonts w:ascii="Segoe UI" w:hAnsi="Segoe UI" w:cs="Segoe UI"/>
        </w:rPr>
        <w:fldChar w:fldCharType="end"/>
      </w:r>
      <w:r w:rsidRPr="007F6892">
        <w:rPr>
          <w:rFonts w:ascii="Segoe UI" w:hAnsi="Segoe UI" w:cs="Segoe UI"/>
        </w:rPr>
        <w:t xml:space="preserve"> has demonstrated the effectiveness of adding adaptive control with quadratic programming (QP) force control. Because our method is based on force control, it preserves the benefits of the baseline framework, such as resilience to uneven terrain, adjustable friction restrictions, and mild impacts.</w:t>
      </w:r>
    </w:p>
    <w:p w14:paraId="56E4FB81" w14:textId="467BB2A1" w:rsidR="00040800" w:rsidRPr="007F6892" w:rsidRDefault="00040800" w:rsidP="00E65A67">
      <w:pPr>
        <w:jc w:val="both"/>
        <w:rPr>
          <w:rFonts w:ascii="Segoe UI" w:hAnsi="Segoe UI" w:cs="Segoe UI"/>
        </w:rPr>
      </w:pPr>
      <w:r w:rsidRPr="007F6892">
        <w:rPr>
          <w:rFonts w:ascii="Segoe UI" w:hAnsi="Segoe UI" w:cs="Segoe UI"/>
        </w:rPr>
        <w:t xml:space="preserve">Two years have passed since the MIT Humanoid Robot published a paper of their humanoid robot completing a backflip </w:t>
      </w:r>
      <w:r w:rsidRPr="007F6892">
        <w:rPr>
          <w:rFonts w:ascii="Segoe UI" w:hAnsi="Segoe UI" w:cs="Segoe UI"/>
        </w:rPr>
        <w:fldChar w:fldCharType="begin"/>
      </w:r>
      <w:r w:rsidR="003E454B">
        <w:rPr>
          <w:rFonts w:ascii="Segoe UI" w:hAnsi="Segoe UI" w:cs="Segoe UI"/>
        </w:rPr>
        <w:instrText xml:space="preserve"> ADDIN ZOTERO_ITEM CSL_CITATION {"citationID":"8g5hP7qk","properties":{"formattedCitation":"[1]","plainCitation":"[1]","noteIndex":0},"citationItems":[{"id":276,"uris":["http://zotero.org/users/10106611/items/LCCWYFH6"],"itemData":{"id":276,"type":"paper-conference","container-title":"2015 IEEE-RAS 15th International Conference on Humanoid Robots (Humanoids)","DOI":"10.1109/HUMANOIDS.2015.7363526","event-place":"Seoul, South Korea","event-title":"2015 IEEE-RAS 15th International Conference on Humanoid Robots (Humanoids)","ISBN":"978-1-4799-6885-5","language":"en","page":"132-139","publisher":"IEEE","publisher-place":"Seoul, South Korea","source":"DOI.org (Crossref)","title":"Humanoid robot HRP-2Kai — Improvement of HRP-2 towards disaster response tasks","URL":"http://ieeexplore.ieee.org/document/7363526/","author":[{"family":"Kaneko","given":"Kenji"},{"family":"Morisawa","given":"Mitsuharu"},{"family":"Kajita","given":"Shuuji"},{"family":"Nakaoka","given":"Shin'ichiro"},{"family":"Sakaguchi","given":"Takeshi"},{"family":"Cisneros","given":"Rafael"},{"family":"Kanehiro","given":"Fumio"}],"accessed":{"date-parts":[["2023",4,17]]},"issued":{"date-parts":[["2015",11]]}}}],"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1]</w:t>
      </w:r>
      <w:r w:rsidRPr="007F6892">
        <w:rPr>
          <w:rFonts w:ascii="Segoe UI" w:hAnsi="Segoe UI" w:cs="Segoe UI"/>
        </w:rPr>
        <w:fldChar w:fldCharType="end"/>
      </w:r>
      <w:r w:rsidRPr="007F6892">
        <w:rPr>
          <w:rFonts w:ascii="Segoe UI" w:hAnsi="Segoe UI" w:cs="Segoe UI"/>
        </w:rPr>
        <w:t xml:space="preserve">. In their realistic </w:t>
      </w:r>
      <w:r w:rsidR="00E65A67" w:rsidRPr="007F6892">
        <w:rPr>
          <w:rFonts w:ascii="Segoe UI" w:hAnsi="Segoe UI" w:cs="Segoe UI"/>
        </w:rPr>
        <w:t>dynamic’s</w:t>
      </w:r>
      <w:r w:rsidRPr="007F6892">
        <w:rPr>
          <w:rFonts w:ascii="Segoe UI" w:hAnsi="Segoe UI" w:cs="Segoe UI"/>
        </w:rPr>
        <w:t xml:space="preserve"> simulation, they effectively exhibit dynamic behaviours like as back flips, front flips, and spinning jumps using carefully built hardware and control architecture.</w:t>
      </w:r>
    </w:p>
    <w:p w14:paraId="58B04ABE" w14:textId="29AFE24C" w:rsidR="00FA292C" w:rsidRDefault="001825DF" w:rsidP="00E65A67">
      <w:pPr>
        <w:jc w:val="both"/>
        <w:rPr>
          <w:rFonts w:ascii="Segoe UI" w:hAnsi="Segoe UI" w:cs="Segoe UI"/>
        </w:rPr>
      </w:pPr>
      <w:r w:rsidRPr="001825DF">
        <w:rPr>
          <w:rFonts w:ascii="Segoe UI" w:hAnsi="Segoe UI" w:cs="Segoe UI"/>
        </w:rPr>
        <w:t>The MIT Humanoid robot is a pioneering approach to adapt the MIT Cheetah robots' extremely successful design concepts</w:t>
      </w:r>
      <w:r>
        <w:rPr>
          <w:rFonts w:ascii="Segoe UI" w:hAnsi="Segoe UI" w:cs="Segoe UI"/>
        </w:rPr>
        <w:t xml:space="preserve"> </w:t>
      </w:r>
      <w:r w:rsidR="00FA292C" w:rsidRPr="007F6892">
        <w:rPr>
          <w:rFonts w:ascii="Segoe UI" w:hAnsi="Segoe UI" w:cs="Segoe UI"/>
        </w:rPr>
        <w:fldChar w:fldCharType="begin"/>
      </w:r>
      <w:r w:rsidR="003E454B">
        <w:rPr>
          <w:rFonts w:ascii="Segoe UI" w:hAnsi="Segoe UI" w:cs="Segoe UI"/>
        </w:rPr>
        <w:instrText xml:space="preserve"> ADDIN ZOTERO_ITEM CSL_CITATION {"citationID":"sTeaeCZI","properties":{"formattedCitation":"[5], [5]\\uc0\\u8211{}[7], [23], [24]","plainCitation":"[5], [5]–[7], [23], [24]","noteIndex":0},"citationItems":[{"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17,"uris":["http://zotero.org/users/10106611/items/JVVPPQ2Q"],"itemData":{"id":217,"type":"paper-conference","abstract":"This paper introduces a new policy-regularized model-predictive control (PR-MPC) approach to automatically generate and stabilize a diverse set of quadrupedal gaits. Modelpredictive methods offer great promise to address balance in dynamic robots, yet require the solution of challenging nonlinear optimization problems when applied to legged systems. The new proposed PR-MPC approach aims to improve the conditioning of these problems by adding regularization based on heuristic reference policies. With this approach, a uniﬁed MPC formulation is shown to generate and stabilize trotting, bounding, and galloping without retuning any cost-function parameters. Intuitively, the added regularization biases the solution of the MPC towards common heuristics from the literature that are based on simple physics. Simulation results show that PR-MPC improves the computation time and closedloop outcomes of applying MPC to stabilize quadrupedal gaits.","container-title":"2017 IEEE/RSJ International Conference on Intelligent Robots and Systems (IROS)","DOI":"10.1109/IROS.2017.8206268","event-place":"Vancouver, BC","event-title":"2017 IEEE/RSJ International Conference on Intelligent Robots and Systems (IROS)","ISBN":"978-1-5386-2682-5","language":"en","page":"4102-4109","publisher":"IEEE","publisher-place":"Vancouver, BC","source":"DOI.org (Crossref)","title":"Policy-regularized model predictive control to stabilize diverse quadrupedal gaits for the MIT cheetah","URL":"http://ieeexplore.ieee.org/document/8206268/","author":[{"family":"Bledt","given":"Gerardo"},{"family":"Wensing","given":"Patrick M."},{"family":"Kim","given":"Sangbae"}],"accessed":{"date-parts":[["2023",4,16]]},"issued":{"date-parts":[["2017",9]]}}},{"id":222,"uris":["http://zotero.org/users/10106611/items/QRDTSF3G"],"itemData":{"id":222,"type":"paper-conference","abstract":"This paper introduces a new robust, dynamic quadruped, the MIT Cheetah 3. Like its predecessor, the Cheetah 3 exploits tailored mechanical design to enable simple control strategies for dynamic locomotion and features highbandwidth proprioceptive actuators to manage physical interaction with the environment. A new leg design is presented that includes proprioceptive actuation on the abduction/adduction degrees of freedom in addition to an expanded range of motion on the hips and knees. To make full use of these new capabilities, general balance and locomotion controllers for Cheetah 3 are presented. These controllers are embedded into a modular control architecture that allows the robot to handle unexpected terrain disturbances through reactive gait modiﬁcation and without the need for external sensors or prior environment knowledge. The efﬁciency of the robot is demonstrated by a low Cost of Transport (CoT) over multiple gaits at moderate speeds, with the lowest CoT of 0.45 found during trotting. Experiments showcase the ability to blindly climb up stairs as a result of the full system integration. These results collectively represent a promising step toward a platform capable of generalized dynamic legged locomotion.","container-title":"2018 IEEE/RSJ International Conference on Intelligent Robots and Systems (IROS)","DOI":"10.1109/IROS.2018.8593885","event-place":"Madrid","event-title":"2018 IEEE/RSJ International Conference on Intelligent Robots and Systems (IROS)","ISBN":"978-1-5386-8094-0","language":"en","page":"2245-2252","publisher":"IEEE","publisher-place":"Madrid","source":"DOI.org (Crossref)","title":"MIT Cheetah 3: Design and Control of a Robust, Dynamic Quadruped Robot","title-short":"MIT Cheetah 3","URL":"https://ieeexplore.ieee.org/document/8593885/","author":[{"family":"Bledt","given":"Gerardo"},{"family":"Powell","given":"Matthew J."},{"family":"Katz","given":"Benjamin"},{"family":"Di Carlo","given":"Jared"},{"family":"Wensing","given":"Patrick M."},{"family":"Kim","given":"Sangbae"}],"accessed":{"date-parts":[["2023",4,16]]},"issued":{"date-parts":[["2018",10]]}}},{"id":220,"uris":["http://zotero.org/users/10106611/items/9DBLFQRJ"],"itemData":{"id":220,"type":"paper-conference","abstract":"This paper presents an implementation of model predictive control (MPC) to determine ground reaction forces for a torque-controlled quadruped robot. The robot dynamics are simpliﬁed to formulate the problem as convex optimization while still capturing the full 3D nature of the system. With the simpliﬁed model, ground reaction force planning problems are formulated for prediction horizons of up to 0.5 seconds, and are solved to optimality in under 1 ms at a rate of 20-30 Hz. Despite using a simpliﬁed model, the robot is capable of robust locomotion at a variety of speeds. Experimental results demonstrate control of gaits including stand, trot, ﬂying-trot, pronk, bound, pace, a 3-legged gait, and a full 3D gallop. The robot achieved forward speeds of up to 3 m/s, lateral speeds up to 1 m/s, and angular speeds up to 180 deg/sec. Our approach is general enough to perform all these behaviors with the same set of gains and weights.","container-title":"2018 IEEE/RSJ International Conference on Intelligent Robots and Systems (IROS)","DOI":"10.1109/IROS.2018.8594448","event-place":"Madrid","event-title":"2018 IEEE/RSJ International Conference on Intelligent Robots and Systems (IROS)","ISBN":"978-1-5386-8094-0","language":"en","page":"1-9","publisher":"IEEE","publisher-place":"Madrid","source":"DOI.org (Crossref)","title":"Dynamic Locomotion in the MIT Cheetah 3 Through Convex Model-Predictive Control","URL":"https://ieeexplore.ieee.org/document/8594448/","author":[{"family":"Di Carlo","given":"Jared"},{"family":"Wensing","given":"Patrick M."},{"family":"Katz","given":"Benjamin"},{"family":"Bledt","given":"Gerardo"},{"family":"Kim","given":"Sangbae"}],"accessed":{"date-parts":[["2023",4,16]]},"issued":{"date-parts":[["2018",10]]}}},{"id":227,"uris":["http://zotero.org/users/10106611/items/BYQEWJCT"],"itemData":{"id":227,"type":"paper-conference","abstract":"Mini Cheetah is a small and inexpensive, yet powerful and mechanically robust quadruped robot, intended to enable rapid development of control systems for legged robots. The robot uses custom backdriveable modular actuators, which enable high-bandwidth force control, high force density, and robustness to impacts. Standing around 0.3 m tall and weighing 9 kg, Mini Cheetah can easily be handled by a single operator. We have demonstrated dynamic trot, trot-run, bounding, and pronking gaits on the robot to speeds of up to 2.45 meters per second using Convex Model-Predictive Control (cMPC). In addition to locomotion, we have used the robot to execute 360◦ backﬂips, with trajectories generated using ofﬂine nonlinear optimization.","container-title":"2019 International Conference on Robotics and Automation (ICRA)","DOI":"10.1109/ICRA.2019.8793865","event-place":"Montreal, QC, Canada","event-title":"2019 International Conference on Robotics and Automation (ICRA)","ISBN":"978-1-5386-6027-0","language":"en","page":"6295-6301","publisher":"IEEE","publisher-place":"Montreal, QC, Canada","source":"DOI.org (Crossref)","title":"Mini Cheetah: A Platform for Pushing the Limits of Dynamic Quadruped Control","title-short":"Mini Cheetah","URL":"https://ieeexplore.ieee.org/document/8793865/","author":[{"family":"Katz","given":"Benjamin"},{"family":"Carlo","given":"Jared Di"},{"family":"Kim","given":"Sangbae"}],"accessed":{"date-parts":[["2023",4,16]]},"issued":{"date-parts":[["2019",5]]}}},{"id":229,"uris":["http://zotero.org/users/10106611/items/RQKUAQ3T"],"itemData":{"id":229,"type":"paper-conference","abstract":"This paper presents a novel methodology for implementing optimized jumping behavior on quadruped robots. Our method includes efﬁcient trajectory optimization, precise high-frequency tracking controller and robust landing controller for stabilizing the robot body position and orientation after impact. Experimental validation was successfully conducted on the MIT Cheetah 3, enabling the robot to repeatably jump onto and jump down from a desk with the height of 30 (0.76 m). The result demonstrates the advantages of the approach as well as the capability of the robot hardware itself.","container-title":"2019 International Conference on Robotics and Automation (ICRA)","DOI":"10.1109/ICRA.2019.8794449","event-place":"Montreal, QC, Canada","event-title":"2019 International Conference on Robotics and Automation (ICRA)","ISBN":"978-1-5386-6027-0","language":"en","page":"7448-7454","publisher":"IEEE","publisher-place":"Montreal, QC, Canada","source":"DOI.org (Crossref)","title":"Optimized Jumping on the MIT Cheetah 3 Robot","URL":"https://ieeexplore.ieee.org/document/8794449/","author":[{"family":"Nguyen","given":"Quan"},{"family":"Powell","given":"Matthew J."},{"family":"Katz","given":"Benjamin"},{"family":"Carlo","given":"Jared Di"},{"family":"Kim","given":"Sangbae"}],"accessed":{"date-parts":[["2023",4,16]]},"issued":{"date-parts":[["2019",5]]}}}],"schema":"https://github.com/citation-style-language/schema/raw/master/csl-citation.json"} </w:instrText>
      </w:r>
      <w:r w:rsidR="00FA292C" w:rsidRPr="007F6892">
        <w:rPr>
          <w:rFonts w:ascii="Segoe UI" w:hAnsi="Segoe UI" w:cs="Segoe UI"/>
        </w:rPr>
        <w:fldChar w:fldCharType="separate"/>
      </w:r>
      <w:r w:rsidR="003E454B" w:rsidRPr="003E454B">
        <w:rPr>
          <w:rFonts w:ascii="Segoe UI" w:hAnsi="Segoe UI" w:cs="Segoe UI"/>
          <w:szCs w:val="24"/>
        </w:rPr>
        <w:t>[5], [5]–[7], [23], [24]</w:t>
      </w:r>
      <w:r w:rsidR="00FA292C" w:rsidRPr="007F6892">
        <w:rPr>
          <w:rFonts w:ascii="Segoe UI" w:hAnsi="Segoe UI" w:cs="Segoe UI"/>
        </w:rPr>
        <w:fldChar w:fldCharType="end"/>
      </w:r>
      <w:r w:rsidR="00FA292C" w:rsidRPr="007F6892">
        <w:rPr>
          <w:rFonts w:ascii="Segoe UI" w:hAnsi="Segoe UI" w:cs="Segoe UI"/>
        </w:rPr>
        <w:t xml:space="preserve"> to a humanoid robot. A unique kino-</w:t>
      </w:r>
      <w:r w:rsidR="00FA292C" w:rsidRPr="007F6892">
        <w:rPr>
          <w:rFonts w:ascii="Segoe UI" w:hAnsi="Segoe UI" w:cs="Segoe UI"/>
        </w:rPr>
        <w:fldChar w:fldCharType="begin"/>
      </w:r>
      <w:r w:rsidR="003E454B">
        <w:rPr>
          <w:rFonts w:ascii="Segoe UI" w:hAnsi="Segoe UI" w:cs="Segoe UI"/>
        </w:rPr>
        <w:instrText xml:space="preserve"> ADDIN ZOTERO_ITEM CSL_CITATION {"citationID":"X6oFSF6t","properties":{"formattedCitation":"[19]","plainCitation":"[19]","noteIndex":0},"citationItems":[{"id":239,"uris":["http://zotero.org/users/10106611/items/QJL3JQ9U"],"itemData":{"id":239,"type":"article-journal","abstract":"This paper presents a novel Representation-Free Model Predictive Control (RF-MPC) framework for controlling various dynamic motions of a quadrupedal robot in three dimensional (3D) space. Our formulation directly represents the rotational dynamics using the rotation matrix, which liberates us from the issues associated with the use of Euler angles and quaternion as the orientation representations. With a variationbased linearization scheme and a carefully constructed cost function, the MPC control law is transcribed to the standard Quadratic Program (QP) form. The MPC controller can operate at real-time rates of 250 Hz on a quadruped robot. Experimental results including periodic quadrupedal gaits and a controlled backﬂip validate that our control strategy could stabilize dynamic motions that involve singularity in 3D maneuvers.","container-title":"IEEE Transactions on Robotics","DOI":"10.1109/TRO.2020.3046415","ISSN":"1552-3098, 1941-0468","issue":"4","journalAbbreviation":"IEEE Trans. Robot.","language":"en","note":"arXiv:2012.10002 [cs]","page":"1154-1171","source":"arXiv.org","title":"Representation-Free Model Predictive Control for Dynamic Motions in Quadrupeds","volume":"37","author":[{"family":"Ding","given":"Yanran"},{"family":"Pandala","given":"Abhishek"},{"family":"Li","given":"Chuanzheng"},{"family":"Shin","given":"Young-Ha"},{"family":"Park","given":"Hae-Won"}],"issued":{"date-parts":[["2021",8]]}}}],"schema":"https://github.com/citation-style-language/schema/raw/master/csl-citation.json"} </w:instrText>
      </w:r>
      <w:r w:rsidR="00FA292C" w:rsidRPr="007F6892">
        <w:rPr>
          <w:rFonts w:ascii="Segoe UI" w:hAnsi="Segoe UI" w:cs="Segoe UI"/>
        </w:rPr>
        <w:fldChar w:fldCharType="separate"/>
      </w:r>
      <w:r w:rsidR="003E454B" w:rsidRPr="003E454B">
        <w:rPr>
          <w:rFonts w:ascii="Segoe UI" w:hAnsi="Segoe UI" w:cs="Segoe UI"/>
        </w:rPr>
        <w:t>[19]</w:t>
      </w:r>
      <w:r w:rsidR="00FA292C" w:rsidRPr="007F6892">
        <w:rPr>
          <w:rFonts w:ascii="Segoe UI" w:hAnsi="Segoe UI" w:cs="Segoe UI"/>
        </w:rPr>
        <w:fldChar w:fldCharType="end"/>
      </w:r>
      <w:r w:rsidR="00FA292C" w:rsidRPr="007F6892">
        <w:rPr>
          <w:rFonts w:ascii="Segoe UI" w:hAnsi="Segoe UI" w:cs="Segoe UI"/>
        </w:rPr>
        <w:t xml:space="preserve"> planner that efficiently deals with the actuator restrictions of the robot is created in order to harness the full dynamic capabilities of the robot in impulsive motions. We use a hierarchical control system to achieve safe jump landings by efficiently merging model-predictive control with whole-body control.</w:t>
      </w:r>
    </w:p>
    <w:p w14:paraId="19E1DE54" w14:textId="77777777" w:rsidR="00CC580A" w:rsidRDefault="00CC580A" w:rsidP="00CC580A">
      <w:pPr>
        <w:keepNext/>
        <w:jc w:val="center"/>
      </w:pPr>
      <w:r w:rsidRPr="00CC580A">
        <w:rPr>
          <w:rFonts w:ascii="Segoe UI" w:hAnsi="Segoe UI" w:cs="Segoe UI"/>
        </w:rPr>
        <w:drawing>
          <wp:inline distT="0" distB="0" distL="0" distR="0" wp14:anchorId="75D36693" wp14:editId="3DAD2DF5">
            <wp:extent cx="3267531" cy="3296110"/>
            <wp:effectExtent l="0" t="0" r="9525" b="0"/>
            <wp:docPr id="1" name="Picture 1" descr="A picture containing air, different, toy,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ir, different, toy, several&#10;&#10;Description automatically generated"/>
                    <pic:cNvPicPr/>
                  </pic:nvPicPr>
                  <pic:blipFill>
                    <a:blip r:embed="rId8"/>
                    <a:stretch>
                      <a:fillRect/>
                    </a:stretch>
                  </pic:blipFill>
                  <pic:spPr>
                    <a:xfrm>
                      <a:off x="0" y="0"/>
                      <a:ext cx="3267531" cy="3296110"/>
                    </a:xfrm>
                    <a:prstGeom prst="rect">
                      <a:avLst/>
                    </a:prstGeom>
                  </pic:spPr>
                </pic:pic>
              </a:graphicData>
            </a:graphic>
          </wp:inline>
        </w:drawing>
      </w:r>
    </w:p>
    <w:p w14:paraId="6A615013" w14:textId="1DF7AFEB" w:rsidR="00CC580A" w:rsidRPr="007F6892" w:rsidRDefault="00CC580A" w:rsidP="00CC580A">
      <w:pPr>
        <w:pStyle w:val="Caption"/>
        <w:jc w:val="center"/>
        <w:rPr>
          <w:rFonts w:ascii="Segoe UI" w:hAnsi="Segoe UI" w:cs="Segoe UI"/>
        </w:rPr>
      </w:pPr>
      <w:r>
        <w:t xml:space="preserve">Figure </w:t>
      </w:r>
      <w:fldSimple w:instr=" SEQ Figure \* ARABIC ">
        <w:r w:rsidR="006F044E">
          <w:rPr>
            <w:noProof/>
          </w:rPr>
          <w:t>2</w:t>
        </w:r>
      </w:fldSimple>
      <w:r>
        <w:t>. The Configuration of the MIT Humanoid Robot.</w:t>
      </w:r>
    </w:p>
    <w:p w14:paraId="4D93E251" w14:textId="1DE27276" w:rsidR="000C76BB" w:rsidRPr="007F6892" w:rsidRDefault="00D53126" w:rsidP="00E65A67">
      <w:pPr>
        <w:jc w:val="both"/>
        <w:rPr>
          <w:rFonts w:ascii="Segoe UI" w:hAnsi="Segoe UI" w:cs="Segoe UI"/>
        </w:rPr>
      </w:pPr>
      <w:r>
        <w:rPr>
          <w:rFonts w:ascii="Segoe UI" w:hAnsi="Segoe UI" w:cs="Segoe UI"/>
        </w:rPr>
        <w:t>Recently</w:t>
      </w:r>
      <w:r w:rsidR="000C76BB" w:rsidRPr="007F6892">
        <w:rPr>
          <w:rFonts w:ascii="Segoe UI" w:hAnsi="Segoe UI" w:cs="Segoe UI"/>
        </w:rPr>
        <w:t xml:space="preserve">, a </w:t>
      </w:r>
      <w:proofErr w:type="spellStart"/>
      <w:r w:rsidR="000C76BB" w:rsidRPr="007F6892">
        <w:rPr>
          <w:rFonts w:ascii="Segoe UI" w:hAnsi="Segoe UI" w:cs="Segoe UI"/>
        </w:rPr>
        <w:t>kinodynamics</w:t>
      </w:r>
      <w:proofErr w:type="spellEnd"/>
      <w:r w:rsidR="000C76BB" w:rsidRPr="007F6892">
        <w:rPr>
          <w:rFonts w:ascii="Segoe UI" w:hAnsi="Segoe UI" w:cs="Segoe UI"/>
        </w:rPr>
        <w:t xml:space="preserve">-based pose optimization and loco-manipulation MPC framework on humanoid robots to tackle the problem of pushing heavy and large objects by leveraging humanoid whole-body poses and synchronized locomotion and manipulation control has been proposed </w:t>
      </w:r>
      <w:r w:rsidR="000C76BB" w:rsidRPr="007F6892">
        <w:rPr>
          <w:rFonts w:ascii="Segoe UI" w:hAnsi="Segoe UI" w:cs="Segoe UI"/>
        </w:rPr>
        <w:fldChar w:fldCharType="begin"/>
      </w:r>
      <w:r w:rsidR="003E454B">
        <w:rPr>
          <w:rFonts w:ascii="Segoe UI" w:hAnsi="Segoe UI" w:cs="Segoe UI"/>
        </w:rPr>
        <w:instrText xml:space="preserve"> ADDIN ZOTERO_ITEM CSL_CITATION {"citationID":"DkBSOOXO","properties":{"formattedCitation":"[25]","plainCitation":"[25]","noteIndex":0},"citationItems":[{"id":98,"uris":["http://zotero.org/users/10106611/items/E7MCD69H"],"itemData":{"id":98,"type":"article","abstract":"This paper presents a novel approach for controlling humanoid robots pushing heavy objects using kinodynamics-based pose optimization and loco-manipulation MPC. The proposed pose optimization plans the optimal pushing pose for the robot while accounting for the uniﬁed objectrobot dynamics model in steady state, robot kinematic constraints, and object parameters. The approach is combined with loco-manipulation MPC to track the optimal pose. Coordinating pushing reaction forces and ground reaction forces, the MPC allows accurate tracking in manipulation while maintaining stable locomotion. In numerical validation, the framework enables the humanoid robot to effectively push objects with a variety of parameter setups. The pose optimization generates different pushing poses for each setup and can be efﬁciently solved as a nonlinear programming (NLP) problem, averaging 250 ms. The proposed control scheme enables the humanoid robot to push object with a mass of up to 20 kg (118% of the robot’s mass). Additionally, the MPC can recover the system when a 120 N force disturbance is applied to the object.","language":"en","note":"arXiv:2303.04985 [cs]","number":"arXiv:2303.04985","publisher":"arXiv","source":"arXiv.org","title":"Kinodynamics-based Pose Optimization for Humanoid Loco-manipulation","URL":"http://arxiv.org/abs/2303.04985","author":[{"family":"Li","given":"Junheng"},{"family":"Nguyen","given":"Quan"}],"accessed":{"date-parts":[["2023",4,16]]},"issued":{"date-parts":[["2023",3,22]]}}}],"schema":"https://github.com/citation-style-language/schema/raw/master/csl-citation.json"} </w:instrText>
      </w:r>
      <w:r w:rsidR="000C76BB" w:rsidRPr="007F6892">
        <w:rPr>
          <w:rFonts w:ascii="Segoe UI" w:hAnsi="Segoe UI" w:cs="Segoe UI"/>
        </w:rPr>
        <w:fldChar w:fldCharType="separate"/>
      </w:r>
      <w:r w:rsidR="003E454B" w:rsidRPr="003E454B">
        <w:rPr>
          <w:rFonts w:ascii="Segoe UI" w:hAnsi="Segoe UI" w:cs="Segoe UI"/>
        </w:rPr>
        <w:t>[25]</w:t>
      </w:r>
      <w:r w:rsidR="000C76BB" w:rsidRPr="007F6892">
        <w:rPr>
          <w:rFonts w:ascii="Segoe UI" w:hAnsi="Segoe UI" w:cs="Segoe UI"/>
        </w:rPr>
        <w:fldChar w:fldCharType="end"/>
      </w:r>
      <w:r w:rsidR="000C76BB" w:rsidRPr="007F6892">
        <w:rPr>
          <w:rFonts w:ascii="Segoe UI" w:hAnsi="Segoe UI" w:cs="Segoe UI"/>
        </w:rPr>
        <w:t>. It highlights the proposed approaches results in object-pushing tasks, including comparisons with previous systems, pushing large objects, external force disturbance rejection, and tracking a desired object trajectory in 3-D.</w:t>
      </w:r>
    </w:p>
    <w:p w14:paraId="52EC430F" w14:textId="665B396C" w:rsidR="00040800" w:rsidRPr="004275BD" w:rsidRDefault="004275BD" w:rsidP="00040800">
      <w:pPr>
        <w:rPr>
          <w:rFonts w:ascii="Segoe UI" w:hAnsi="Segoe UI" w:cs="Segoe UI"/>
          <w:b/>
          <w:bCs/>
          <w:i/>
          <w:iCs/>
          <w:color w:val="2F5496" w:themeColor="accent1" w:themeShade="BF"/>
          <w:u w:val="single"/>
        </w:rPr>
      </w:pPr>
      <w:r w:rsidRPr="004275BD">
        <w:rPr>
          <w:rFonts w:ascii="Segoe UI" w:hAnsi="Segoe UI" w:cs="Segoe UI"/>
          <w:b/>
          <w:bCs/>
          <w:i/>
          <w:iCs/>
          <w:color w:val="2F5496" w:themeColor="accent1" w:themeShade="BF"/>
          <w:u w:val="single"/>
        </w:rPr>
        <w:t xml:space="preserve">I-B. </w:t>
      </w:r>
      <w:r w:rsidR="00040800" w:rsidRPr="004275BD">
        <w:rPr>
          <w:rFonts w:ascii="Segoe UI" w:hAnsi="Segoe UI" w:cs="Segoe UI"/>
          <w:b/>
          <w:bCs/>
          <w:i/>
          <w:iCs/>
          <w:color w:val="2F5496" w:themeColor="accent1" w:themeShade="BF"/>
          <w:u w:val="single"/>
        </w:rPr>
        <w:t>Stable Landing</w:t>
      </w:r>
    </w:p>
    <w:p w14:paraId="6CB1363C" w14:textId="77777777" w:rsidR="00E65A67" w:rsidRDefault="002E17D8" w:rsidP="00E65A67">
      <w:pPr>
        <w:jc w:val="both"/>
        <w:rPr>
          <w:rFonts w:ascii="Segoe UI" w:hAnsi="Segoe UI" w:cs="Segoe UI"/>
        </w:rPr>
      </w:pPr>
      <w:r w:rsidRPr="002E17D8">
        <w:rPr>
          <w:rFonts w:ascii="Segoe UI" w:hAnsi="Segoe UI" w:cs="Segoe UI"/>
        </w:rPr>
        <w:t xml:space="preserve">To accomplish a stable landing, the robot must squander kinetic energy over an extended </w:t>
      </w:r>
      <w:proofErr w:type="gramStart"/>
      <w:r w:rsidRPr="002E17D8">
        <w:rPr>
          <w:rFonts w:ascii="Segoe UI" w:hAnsi="Segoe UI" w:cs="Segoe UI"/>
        </w:rPr>
        <w:t>period of time</w:t>
      </w:r>
      <w:proofErr w:type="gramEnd"/>
      <w:r w:rsidRPr="002E17D8">
        <w:rPr>
          <w:rFonts w:ascii="Segoe UI" w:hAnsi="Segoe UI" w:cs="Segoe UI"/>
        </w:rPr>
        <w:t xml:space="preserve"> while responding rapidly to a controller's expectation error resulting from </w:t>
      </w:r>
      <w:r w:rsidRPr="002E17D8">
        <w:rPr>
          <w:rFonts w:ascii="Segoe UI" w:hAnsi="Segoe UI" w:cs="Segoe UI"/>
        </w:rPr>
        <w:lastRenderedPageBreak/>
        <w:t xml:space="preserve">unmodeled dynamics, </w:t>
      </w:r>
      <w:proofErr w:type="spellStart"/>
      <w:r w:rsidRPr="002E17D8">
        <w:rPr>
          <w:rFonts w:ascii="Segoe UI" w:hAnsi="Segoe UI" w:cs="Segoe UI"/>
        </w:rPr>
        <w:t>modeling</w:t>
      </w:r>
      <w:proofErr w:type="spellEnd"/>
      <w:r w:rsidRPr="002E17D8">
        <w:rPr>
          <w:rFonts w:ascii="Segoe UI" w:hAnsi="Segoe UI" w:cs="Segoe UI"/>
        </w:rPr>
        <w:t xml:space="preserve"> error, or external disturbance. </w:t>
      </w:r>
      <w:r w:rsidR="0001288B" w:rsidRPr="007F6892">
        <w:rPr>
          <w:rFonts w:ascii="Segoe UI" w:hAnsi="Segoe UI" w:cs="Segoe UI"/>
        </w:rPr>
        <w:t xml:space="preserve">This problem was addressed in </w:t>
      </w:r>
      <w:r w:rsidR="00F67165" w:rsidRPr="007F6892">
        <w:rPr>
          <w:rFonts w:ascii="Segoe UI" w:hAnsi="Segoe UI" w:cs="Segoe UI"/>
        </w:rPr>
        <w:t xml:space="preserve">one of the work </w:t>
      </w:r>
      <w:r w:rsidR="00F67165" w:rsidRPr="007F6892">
        <w:rPr>
          <w:rFonts w:ascii="Segoe UI" w:hAnsi="Segoe UI" w:cs="Segoe UI"/>
        </w:rPr>
        <w:fldChar w:fldCharType="begin"/>
      </w:r>
      <w:r w:rsidR="003E454B">
        <w:rPr>
          <w:rFonts w:ascii="Segoe UI" w:hAnsi="Segoe UI" w:cs="Segoe UI"/>
        </w:rPr>
        <w:instrText xml:space="preserve"> ADDIN ZOTERO_ITEM CSL_CITATION {"citationID":"P69NcYzP","properties":{"formattedCitation":"[8]","plainCitation":"[8]","noteIndex":0},"citationItems":[{"id":226,"uris":["http://zotero.org/users/10106611/items/YM2QDVDG"],"itemData":{"id":226,"type":"article","abstract":"Dynamic legged locomotion is a challenging topic because of the lack of established control schemes which can handle aerial phases, short stance times, and high-speed leg swings. In this paper, we propose a controller combining wholebody control (WBC) and model predictive control (MPC). In our framework, MPC ﬁnds an optimal reaction force proﬁle over a longer time horizon with a simple model, and WBC computes joint torque, position, and velocity commands based on the reaction forces computed from MPC. Unlike existing WBCs, which attempt to track commanded body trajectories, our controller is focused more on the reaction force command, which allows it to accomplish high speed dynamic locomotion with aerial phases. The newly devised WBC is integrated with MPC and tested on the Mini-Cheetah quadruped robot. To demonstrate the robustness and versatility, the controller is tested on six different gaits in a number of different environments, including outdoors and on a treadmill, reaching a top speed of 3.7 m/s.","language":"en","note":"arXiv:1909.06586 [cs]","number":"arXiv:1909.06586","publisher":"arXiv","source":"arXiv.org","title":"Highly Dynamic Quadruped Locomotion via Whole-Body Impulse Control and Model Predictive Control","URL":"http://arxiv.org/abs/1909.06586","author":[{"family":"Kim","given":"Donghyun"},{"family":"Di Carlo","given":"Jared"},{"family":"Katz","given":"Benjamin"},{"family":"Bledt","given":"Gerardo"},{"family":"Kim","given":"Sangbae"}],"accessed":{"date-parts":[["2023",4,16]]},"issued":{"date-parts":[["2019",9,14]]}}}],"schema":"https://github.com/citation-style-language/schema/raw/master/csl-citation.json"} </w:instrText>
      </w:r>
      <w:r w:rsidR="00F67165" w:rsidRPr="007F6892">
        <w:rPr>
          <w:rFonts w:ascii="Segoe UI" w:hAnsi="Segoe UI" w:cs="Segoe UI"/>
        </w:rPr>
        <w:fldChar w:fldCharType="separate"/>
      </w:r>
      <w:r w:rsidR="003E454B" w:rsidRPr="003E454B">
        <w:rPr>
          <w:rFonts w:ascii="Segoe UI" w:hAnsi="Segoe UI" w:cs="Segoe UI"/>
        </w:rPr>
        <w:t>[8]</w:t>
      </w:r>
      <w:r w:rsidR="00F67165" w:rsidRPr="007F6892">
        <w:rPr>
          <w:rFonts w:ascii="Segoe UI" w:hAnsi="Segoe UI" w:cs="Segoe UI"/>
        </w:rPr>
        <w:fldChar w:fldCharType="end"/>
      </w:r>
      <w:r w:rsidR="00F67165" w:rsidRPr="007F6892">
        <w:rPr>
          <w:rFonts w:ascii="Segoe UI" w:hAnsi="Segoe UI" w:cs="Segoe UI"/>
        </w:rPr>
        <w:t xml:space="preserve"> </w:t>
      </w:r>
      <w:r w:rsidR="0001288B" w:rsidRPr="007F6892">
        <w:rPr>
          <w:rFonts w:ascii="Segoe UI" w:hAnsi="Segoe UI" w:cs="Segoe UI"/>
        </w:rPr>
        <w:t xml:space="preserve">which introduced a hierarchical control framework integrating model predictive control (MPC) with a basic lumped-mass model for long-time horizon optimization and whole-body impulse control (WBIC) for instantaneous high bandwidth control. </w:t>
      </w:r>
    </w:p>
    <w:p w14:paraId="6A8BC922" w14:textId="1280A7C7" w:rsidR="0001288B" w:rsidRDefault="0001288B" w:rsidP="00E65A67">
      <w:pPr>
        <w:jc w:val="both"/>
        <w:rPr>
          <w:rFonts w:ascii="Segoe UI" w:hAnsi="Segoe UI" w:cs="Segoe UI"/>
        </w:rPr>
      </w:pPr>
      <w:r w:rsidRPr="007F6892">
        <w:rPr>
          <w:rFonts w:ascii="Segoe UI" w:hAnsi="Segoe UI" w:cs="Segoe UI"/>
        </w:rPr>
        <w:t xml:space="preserve">WBIC and MPC shared the same position command in prior work. To fully exploit the best solution, WBIC uses the optimal motion discovered in MPC as the position reference, together with the response force commands. </w:t>
      </w:r>
      <w:r w:rsidR="00E52956">
        <w:rPr>
          <w:rFonts w:ascii="Segoe UI" w:hAnsi="Segoe UI" w:cs="Segoe UI"/>
        </w:rPr>
        <w:t>In addition,</w:t>
      </w:r>
      <w:r w:rsidRPr="007F6892">
        <w:rPr>
          <w:rFonts w:ascii="Segoe UI" w:hAnsi="Segoe UI" w:cs="Segoe UI"/>
        </w:rPr>
        <w:t xml:space="preserve"> WBIC prioritizes a body orientation </w:t>
      </w:r>
      <w:r w:rsidR="00CF1A8B">
        <w:rPr>
          <w:rFonts w:ascii="Segoe UI" w:hAnsi="Segoe UI" w:cs="Segoe UI"/>
        </w:rPr>
        <w:t>task over</w:t>
      </w:r>
      <w:r w:rsidRPr="007F6892">
        <w:rPr>
          <w:rFonts w:ascii="Segoe UI" w:hAnsi="Segoe UI" w:cs="Segoe UI"/>
        </w:rPr>
        <w:t xml:space="preserve"> a centroidal momentum work to track desired centroidal angular momentum</w:t>
      </w:r>
      <w:r w:rsidR="00E52956" w:rsidRPr="007F6892">
        <w:rPr>
          <w:rFonts w:ascii="Segoe UI" w:hAnsi="Segoe UI" w:cs="Segoe UI"/>
        </w:rPr>
        <w:t xml:space="preserve">, </w:t>
      </w:r>
      <w:r w:rsidR="00CF1A8B">
        <w:rPr>
          <w:rFonts w:ascii="Segoe UI" w:hAnsi="Segoe UI" w:cs="Segoe UI"/>
        </w:rPr>
        <w:t>so</w:t>
      </w:r>
      <w:r w:rsidR="00E52956" w:rsidRPr="007F6892">
        <w:rPr>
          <w:rFonts w:ascii="Segoe UI" w:hAnsi="Segoe UI" w:cs="Segoe UI"/>
        </w:rPr>
        <w:t xml:space="preserve"> long as the body </w:t>
      </w:r>
      <w:r w:rsidR="00CF1A8B">
        <w:rPr>
          <w:rFonts w:ascii="Segoe UI" w:hAnsi="Segoe UI" w:cs="Segoe UI"/>
        </w:rPr>
        <w:t>orientation</w:t>
      </w:r>
      <w:r w:rsidR="00E52956" w:rsidRPr="007F6892">
        <w:rPr>
          <w:rFonts w:ascii="Segoe UI" w:hAnsi="Segoe UI" w:cs="Segoe UI"/>
        </w:rPr>
        <w:t xml:space="preserve"> command is obeyed</w:t>
      </w:r>
      <w:r w:rsidR="00E52956">
        <w:rPr>
          <w:rFonts w:ascii="Segoe UI" w:hAnsi="Segoe UI" w:cs="Segoe UI"/>
        </w:rPr>
        <w:t>.</w:t>
      </w:r>
    </w:p>
    <w:p w14:paraId="49440B38" w14:textId="54B6CE08" w:rsidR="00040800" w:rsidRPr="004275BD" w:rsidRDefault="004275BD" w:rsidP="00675FF5">
      <w:pPr>
        <w:rPr>
          <w:rFonts w:ascii="Segoe UI" w:hAnsi="Segoe UI" w:cs="Segoe UI"/>
          <w:b/>
          <w:bCs/>
          <w:i/>
          <w:iCs/>
          <w:color w:val="2F5496" w:themeColor="accent1" w:themeShade="BF"/>
          <w:u w:val="single"/>
        </w:rPr>
      </w:pPr>
      <w:r w:rsidRPr="004275BD">
        <w:rPr>
          <w:rFonts w:ascii="Segoe UI" w:hAnsi="Segoe UI" w:cs="Segoe UI"/>
          <w:b/>
          <w:bCs/>
          <w:i/>
          <w:iCs/>
          <w:color w:val="2F5496" w:themeColor="accent1" w:themeShade="BF"/>
          <w:u w:val="single"/>
        </w:rPr>
        <w:t xml:space="preserve">I-C. </w:t>
      </w:r>
      <w:r w:rsidR="00040800" w:rsidRPr="004275BD">
        <w:rPr>
          <w:rFonts w:ascii="Segoe UI" w:hAnsi="Segoe UI" w:cs="Segoe UI"/>
          <w:b/>
          <w:bCs/>
          <w:i/>
          <w:iCs/>
          <w:color w:val="2F5496" w:themeColor="accent1" w:themeShade="BF"/>
          <w:u w:val="single"/>
        </w:rPr>
        <w:t>H</w:t>
      </w:r>
      <w:r w:rsidR="00040800" w:rsidRPr="004275BD">
        <w:rPr>
          <w:rFonts w:ascii="Segoe UI" w:hAnsi="Segoe UI" w:cs="Segoe UI"/>
          <w:b/>
          <w:bCs/>
          <w:i/>
          <w:iCs/>
          <w:color w:val="2F5496" w:themeColor="accent1" w:themeShade="BF"/>
          <w:u w:val="single"/>
        </w:rPr>
        <w:t xml:space="preserve">ighly </w:t>
      </w:r>
      <w:r w:rsidR="00040800" w:rsidRPr="004275BD">
        <w:rPr>
          <w:rFonts w:ascii="Segoe UI" w:hAnsi="Segoe UI" w:cs="Segoe UI"/>
          <w:b/>
          <w:bCs/>
          <w:i/>
          <w:iCs/>
          <w:color w:val="2F5496" w:themeColor="accent1" w:themeShade="BF"/>
          <w:u w:val="single"/>
        </w:rPr>
        <w:t>D</w:t>
      </w:r>
      <w:r w:rsidR="00040800" w:rsidRPr="004275BD">
        <w:rPr>
          <w:rFonts w:ascii="Segoe UI" w:hAnsi="Segoe UI" w:cs="Segoe UI"/>
          <w:b/>
          <w:bCs/>
          <w:i/>
          <w:iCs/>
          <w:color w:val="2F5496" w:themeColor="accent1" w:themeShade="BF"/>
          <w:u w:val="single"/>
        </w:rPr>
        <w:t xml:space="preserve">ynamic </w:t>
      </w:r>
      <w:r w:rsidR="00040800" w:rsidRPr="004275BD">
        <w:rPr>
          <w:rFonts w:ascii="Segoe UI" w:hAnsi="Segoe UI" w:cs="Segoe UI"/>
          <w:b/>
          <w:bCs/>
          <w:i/>
          <w:iCs/>
          <w:color w:val="2F5496" w:themeColor="accent1" w:themeShade="BF"/>
          <w:u w:val="single"/>
        </w:rPr>
        <w:t>M</w:t>
      </w:r>
      <w:r w:rsidR="00040800" w:rsidRPr="004275BD">
        <w:rPr>
          <w:rFonts w:ascii="Segoe UI" w:hAnsi="Segoe UI" w:cs="Segoe UI"/>
          <w:b/>
          <w:bCs/>
          <w:i/>
          <w:iCs/>
          <w:color w:val="2F5496" w:themeColor="accent1" w:themeShade="BF"/>
          <w:u w:val="single"/>
        </w:rPr>
        <w:t>otion</w:t>
      </w:r>
    </w:p>
    <w:p w14:paraId="787491A9" w14:textId="661ECFD3" w:rsidR="004066E4" w:rsidRPr="007F6892" w:rsidRDefault="009D71C7" w:rsidP="003E454B">
      <w:pPr>
        <w:jc w:val="both"/>
        <w:rPr>
          <w:rFonts w:ascii="Segoe UI" w:hAnsi="Segoe UI" w:cs="Segoe UI"/>
        </w:rPr>
      </w:pPr>
      <w:r w:rsidRPr="009D71C7">
        <w:rPr>
          <w:rFonts w:ascii="Segoe UI" w:hAnsi="Segoe UI" w:cs="Segoe UI"/>
        </w:rPr>
        <w:t xml:space="preserve">The heuristic control implemented on </w:t>
      </w:r>
      <w:proofErr w:type="spellStart"/>
      <w:r w:rsidRPr="009D71C7">
        <w:rPr>
          <w:rFonts w:ascii="Segoe UI" w:hAnsi="Segoe UI" w:cs="Segoe UI"/>
        </w:rPr>
        <w:t>Raibert's</w:t>
      </w:r>
      <w:proofErr w:type="spellEnd"/>
      <w:r w:rsidRPr="009D71C7">
        <w:rPr>
          <w:rFonts w:ascii="Segoe UI" w:hAnsi="Segoe UI" w:cs="Segoe UI"/>
        </w:rPr>
        <w:t xml:space="preserve"> hoppers greatly influenced early research on highly dynamic motion in legged robots, such as leaping and sprinting.</w:t>
      </w:r>
      <w:r w:rsidRPr="009D71C7">
        <w:rPr>
          <w:rFonts w:ascii="Segoe UI" w:hAnsi="Segoe UI" w:cs="Segoe UI"/>
        </w:rPr>
        <w:t xml:space="preserve"> </w:t>
      </w:r>
      <w:r w:rsidR="008E1985" w:rsidRPr="007F6892">
        <w:rPr>
          <w:rFonts w:ascii="Segoe UI" w:hAnsi="Segoe UI" w:cs="Segoe UI"/>
        </w:rPr>
        <w:t xml:space="preserve">An unified model with inertia shaping </w:t>
      </w:r>
      <w:r w:rsidR="008476FE" w:rsidRPr="007F6892">
        <w:rPr>
          <w:rFonts w:ascii="Segoe UI" w:hAnsi="Segoe UI" w:cs="Segoe UI"/>
        </w:rPr>
        <w:fldChar w:fldCharType="begin"/>
      </w:r>
      <w:r w:rsidR="00A928CF" w:rsidRPr="007F6892">
        <w:rPr>
          <w:rFonts w:ascii="Segoe UI" w:hAnsi="Segoe UI" w:cs="Segoe UI"/>
        </w:rPr>
        <w:instrText xml:space="preserve"> ADDIN ZOTERO_ITEM CSL_CITATION {"citationID":"g2zsTqU5","properties":{"formattedCitation":"[26]","plainCitation":"[26]","noteIndex":0},"citationItems":[{"id":241,"uris":["http://zotero.org/users/10106611/items/SEYGMDZ2"],"itemData":{"id":241,"type":"article","abstract":"To achieve highly dynamic jumps of legged robots, it is essential to control the rotational dynamics of the robot. In this paper, we aim to improve the jumping performance by proposing a uniﬁed model for planning highly dynamic jumps that can approximately model the centroidal inertia. This model abstracts the robot as a single rigid body for the base and point masses for the legs. The model is called the Lump Leg Single Rigid Body Model (LL-SRBM) and can be used to plan motions for both bipedal and quadrupedal robots. By taking the effects of leg dynamics into account, LL-SRBM provides a computationally efﬁcient way for the motion planner to change the centroidal inertia of the robot with various leg conﬁgurations. Concurrently, we propose a novel contact detection method by using the norm of the average spatial velocity. After the contact is detected, the controller is switched to force control to achieve a soft landing. Twisting jump and forward jump experiments on the bipedal robot SLIDER and quadrupedal robot ANYmal demonstrate the improved jump performance by actively changing the centroidal inertia. These experiments also show the generalization and the robustness of the integrated planning and control framework.","language":"en","note":"arXiv:2109.04581 [cs, eess]","number":"arXiv:2109.04581","publisher":"arXiv","source":"arXiv.org","title":"A Unified Model with Inertia Shaping for Highly Dynamic Jumps of Legged Robots","URL":"http://arxiv.org/abs/2109.04581","author":[{"family":"Wang","given":"Ke"},{"family":"Xin","given":"Guiyang"},{"family":"Xin","given":"Songyan"},{"family":"Mistry","given":"Michael"},{"family":"Vijayakumar","given":"Sethu"},{"family":"Kormushev","given":"Petar"}],"accessed":{"date-parts":[["2023",4,16]]},"issued":{"date-parts":[["2021",9,9]]}}}],"schema":"https://github.com/citation-style-language/schema/raw/master/csl-citation.json"} </w:instrText>
      </w:r>
      <w:r w:rsidR="008476FE" w:rsidRPr="007F6892">
        <w:rPr>
          <w:rFonts w:ascii="Segoe UI" w:hAnsi="Segoe UI" w:cs="Segoe UI"/>
        </w:rPr>
        <w:fldChar w:fldCharType="separate"/>
      </w:r>
      <w:r w:rsidR="00A928CF" w:rsidRPr="007F6892">
        <w:rPr>
          <w:rFonts w:ascii="Segoe UI" w:hAnsi="Segoe UI" w:cs="Segoe UI"/>
        </w:rPr>
        <w:t>[26]</w:t>
      </w:r>
      <w:r w:rsidR="008476FE" w:rsidRPr="007F6892">
        <w:rPr>
          <w:rFonts w:ascii="Segoe UI" w:hAnsi="Segoe UI" w:cs="Segoe UI"/>
        </w:rPr>
        <w:fldChar w:fldCharType="end"/>
      </w:r>
      <w:r w:rsidR="00581FCD" w:rsidRPr="007F6892">
        <w:rPr>
          <w:rFonts w:ascii="Segoe UI" w:hAnsi="Segoe UI" w:cs="Segoe UI"/>
        </w:rPr>
        <w:t xml:space="preserve"> </w:t>
      </w:r>
      <w:r w:rsidR="002B4CF9" w:rsidRPr="007F6892">
        <w:rPr>
          <w:rFonts w:ascii="Segoe UI" w:hAnsi="Segoe UI" w:cs="Segoe UI"/>
        </w:rPr>
        <w:t>can approximately model the centroidal inertia and has</w:t>
      </w:r>
      <w:r w:rsidR="00581FCD" w:rsidRPr="007F6892">
        <w:rPr>
          <w:rFonts w:ascii="Segoe UI" w:hAnsi="Segoe UI" w:cs="Segoe UI"/>
        </w:rPr>
        <w:t xml:space="preserve"> improved the jumping performance</w:t>
      </w:r>
      <w:r w:rsidR="00696117" w:rsidRPr="007F6892">
        <w:rPr>
          <w:rFonts w:ascii="Segoe UI" w:hAnsi="Segoe UI" w:cs="Segoe UI"/>
        </w:rPr>
        <w:t xml:space="preserve"> on SLIDER, a knee-less bipedal robot. </w:t>
      </w:r>
      <w:r w:rsidR="00AA1767" w:rsidRPr="007F6892">
        <w:rPr>
          <w:rFonts w:ascii="Segoe UI" w:hAnsi="Segoe UI" w:cs="Segoe UI"/>
        </w:rPr>
        <w:t xml:space="preserve">Stanford Doggo </w:t>
      </w:r>
      <w:r w:rsidR="00143D63" w:rsidRPr="007F6892">
        <w:rPr>
          <w:rFonts w:ascii="Segoe UI" w:hAnsi="Segoe UI" w:cs="Segoe UI"/>
        </w:rPr>
        <w:fldChar w:fldCharType="begin"/>
      </w:r>
      <w:r w:rsidR="00A928CF" w:rsidRPr="007F6892">
        <w:rPr>
          <w:rFonts w:ascii="Segoe UI" w:hAnsi="Segoe UI" w:cs="Segoe UI"/>
        </w:rPr>
        <w:instrText xml:space="preserve"> ADDIN ZOTERO_ITEM CSL_CITATION {"citationID":"y8uWcXC9","properties":{"formattedCitation":"[27]","plainCitation":"[27]","noteIndex":0},"citationItems":[{"id":231,"uris":["http://zotero.org/users/10106611/items/H7245YFU"],"itemData":{"id":231,"type":"paper-conference","abstract":"This paper presents Stanford Doggo, a quasidirect-drive quadruped capable of dynamic locomotion. This robot matches or exceeds common performance metrics of stateof-the-art legged robots. In terms of vertical jumping agility, a measure of average vertical speed, Stanford Doggo matches the best performing animal and surpasses the previous best robot by 22%. An overall design architecture is presented with focus on our quasi-direct-drive design methodology. The hardware and software to replicate this robot is open-source, requires only hand tools for manufacturing and assembly, and costs less than $3000.","container-title":"2019 International Conference on Robotics and Automation (ICRA)","DOI":"10.1109/ICRA.2019.8794436","event-place":"Montreal, QC, Canada","event-title":"2019 International Conference on Robotics and Automation (ICRA)","ISBN":"978-1-5386-6027-0","language":"en","page":"6309-6315","publisher":"IEEE","publisher-place":"Montreal, QC, Canada","source":"DOI.org (Crossref)","title":"Stanford Doggo: An Open-Source, Quasi-Direct-Drive Quadruped","title-short":"Stanford Doggo","URL":"https://ieeexplore.ieee.org/document/8794436/","author":[{"family":"Kau","given":"Nathan"},{"family":"Schultz","given":"Aaron"},{"family":"Ferrante","given":"Natalie"},{"family":"Slade","given":"Patrick"}],"accessed":{"date-parts":[["2023",4,16]]},"issued":{"date-parts":[["2019",5]]}}}],"schema":"https://github.com/citation-style-language/schema/raw/master/csl-citation.json"} </w:instrText>
      </w:r>
      <w:r w:rsidR="00143D63" w:rsidRPr="007F6892">
        <w:rPr>
          <w:rFonts w:ascii="Segoe UI" w:hAnsi="Segoe UI" w:cs="Segoe UI"/>
        </w:rPr>
        <w:fldChar w:fldCharType="separate"/>
      </w:r>
      <w:r w:rsidR="00A928CF" w:rsidRPr="007F6892">
        <w:rPr>
          <w:rFonts w:ascii="Segoe UI" w:hAnsi="Segoe UI" w:cs="Segoe UI"/>
        </w:rPr>
        <w:t>[27]</w:t>
      </w:r>
      <w:r w:rsidR="00143D63" w:rsidRPr="007F6892">
        <w:rPr>
          <w:rFonts w:ascii="Segoe UI" w:hAnsi="Segoe UI" w:cs="Segoe UI"/>
        </w:rPr>
        <w:fldChar w:fldCharType="end"/>
      </w:r>
      <w:r w:rsidR="00AD76FF" w:rsidRPr="007F6892">
        <w:rPr>
          <w:rFonts w:ascii="Segoe UI" w:hAnsi="Segoe UI" w:cs="Segoe UI"/>
        </w:rPr>
        <w:t xml:space="preserve"> </w:t>
      </w:r>
      <w:r w:rsidR="001E7C30" w:rsidRPr="007F6892">
        <w:rPr>
          <w:rFonts w:ascii="Segoe UI" w:hAnsi="Segoe UI" w:cs="Segoe UI"/>
        </w:rPr>
        <w:t>merges the dexterity and inherent stability of quadruped robots with a vertical jumping agility greater than specialized monopods and matching that of the highest performing animal, the galago</w:t>
      </w:r>
      <w:r w:rsidR="005634F9" w:rsidRPr="007F6892">
        <w:rPr>
          <w:rFonts w:ascii="Segoe UI" w:hAnsi="Segoe UI" w:cs="Segoe UI"/>
        </w:rPr>
        <w:t xml:space="preserve"> </w:t>
      </w:r>
      <w:r w:rsidR="0098262B" w:rsidRPr="007F6892">
        <w:rPr>
          <w:rFonts w:ascii="Segoe UI" w:hAnsi="Segoe UI" w:cs="Segoe UI"/>
        </w:rPr>
        <w:fldChar w:fldCharType="begin"/>
      </w:r>
      <w:r w:rsidR="003E454B">
        <w:rPr>
          <w:rFonts w:ascii="Segoe UI" w:hAnsi="Segoe UI" w:cs="Segoe UI"/>
        </w:rPr>
        <w:instrText xml:space="preserve"> ADDIN ZOTERO_ITEM CSL_CITATION {"citationID":"TFyG4g7o","properties":{"formattedCitation":"[20], [21]","plainCitation":"[20], [21]","noteIndex":0},"citationItems":[{"id":218,"uris":["http://zotero.org/users/10106611/items/IFSVMLZM"],"itemData":{"id":218,"type":"article-journal","abstract":"In this work we present a whole-body Nonlinear Model Predictive Control approach for Rigid Body Systems subject to contacts. We use a full dynamic system model which also includes explicit contact dynamics. Therefore, contact locations, sequences and timings are not prespeciﬁed but optimized by the solver. Yet, thorough numerical and software engineering allows for running the nonlinear Optimal Control solver at rates up to 190 Hz on a quadruped for a time horizon of half a second. This outperforms the state of the art by at least one order of magnitude. Hardware experiments in form of periodic and non-periodic tasks are applied to two quadrupeds with different actuation systems. The obtained results underline the performance, transferability and robustness of the approach.","container-title":"IEEE Robotics and Automation Letters","DOI":"10.1109/LRA.2018.2800124","ISSN":"2377-3766, 2377-3774","issue":"3","journalAbbreviation":"IEEE Robot. Autom. Lett.","language":"en","note":"arXiv:1712.02889 [cs]","page":"1458-1465","source":"arXiv.org","title":"Whole-Body Nonlinear Model Predictive Control Through Contacts for Quadrupeds","volume":"3","author":[{"family":"Neunert","given":"Michael"},{"family":"Stäuble","given":"Markus"},{"family":"Giftthaler","given":"Markus"},{"family":"Bellicoso","given":"Carmine D."},{"family":"Carius","given":"Jan"},{"family":"Gehring","given":"Christian"},{"family":"Hutter","given":"Marco"},{"family":"Buchli","given":"Jonas"}],"issued":{"date-parts":[["2018",7]]}}},{"id":258,"uris":["http://zotero.org/users/10106611/items/ZLJS4T6B"],"itemData":{"id":258,"type":"article","abstract":"Online planning of whole-body motions for legged robots is challenging due to the inherent nonlinearity in the robot dynamics. In this work, we propose a nonlinear MPC framework, the BiConMP which can generate whole body trajectories online by efﬁciently exploiting the structure of the robot dynamics. BiConMP is used to generate various cyclic gaits on a real quadruped robot and its performance is evaluated on different terrain, countering unforeseen pushes and transitioning online between different gaits. Further, the ability of BiConMP to generate non-trivial acyclic whole-body dynamic motions on the robot is presented. The same approach is also used to generate various dynamic motions in MPC on a humanoid robot (Talos) and another quadruped robot (AnYmal) in simulation. Finally, an extensive empirical analysis on the effects of planning horizon and frequency on the nonlinear MPC framework is reported and discussed.","language":"en","note":"arXiv:2201.07601 [cs]","number":"arXiv:2201.07601","publisher":"arXiv","source":"arXiv.org","title":"BiConMP: A Nonlinear Model Predictive Control Framework for Whole Body Motion Planning","title-short":"BiConMP","URL":"http://arxiv.org/abs/2201.07601","author":[{"family":"Meduri","given":"Avadesh"},{"family":"Shah","given":"Paarth"},{"family":"Viereck","given":"Julian"},{"family":"Khadiv","given":"Majid"},{"family":"Havoutis","given":"Ioannis"},{"family":"Righetti","given":"Ludovic"}],"accessed":{"date-parts":[["2023",4,16]]},"issued":{"date-parts":[["2022",9,15]]}}}],"schema":"https://github.com/citation-style-language/schema/raw/master/csl-citation.json"} </w:instrText>
      </w:r>
      <w:r w:rsidR="0098262B" w:rsidRPr="007F6892">
        <w:rPr>
          <w:rFonts w:ascii="Segoe UI" w:hAnsi="Segoe UI" w:cs="Segoe UI"/>
        </w:rPr>
        <w:fldChar w:fldCharType="separate"/>
      </w:r>
      <w:r w:rsidR="003E454B" w:rsidRPr="003E454B">
        <w:rPr>
          <w:rFonts w:ascii="Segoe UI" w:hAnsi="Segoe UI" w:cs="Segoe UI"/>
        </w:rPr>
        <w:t>[20], [21]</w:t>
      </w:r>
      <w:r w:rsidR="0098262B" w:rsidRPr="007F6892">
        <w:rPr>
          <w:rFonts w:ascii="Segoe UI" w:hAnsi="Segoe UI" w:cs="Segoe UI"/>
        </w:rPr>
        <w:fldChar w:fldCharType="end"/>
      </w:r>
      <w:r w:rsidR="005634F9" w:rsidRPr="007F6892">
        <w:rPr>
          <w:rFonts w:ascii="Segoe UI" w:hAnsi="Segoe UI" w:cs="Segoe UI"/>
        </w:rPr>
        <w:t>.</w:t>
      </w:r>
    </w:p>
    <w:p w14:paraId="36D9E1A7" w14:textId="7FBB65D1" w:rsidR="005634F9" w:rsidRPr="007F6892" w:rsidRDefault="00052292" w:rsidP="006D353A">
      <w:pPr>
        <w:jc w:val="both"/>
        <w:rPr>
          <w:rFonts w:ascii="Segoe UI" w:hAnsi="Segoe UI" w:cs="Segoe UI"/>
        </w:rPr>
      </w:pPr>
      <w:r>
        <w:rPr>
          <w:rFonts w:ascii="Segoe UI" w:hAnsi="Segoe UI" w:cs="Segoe UI"/>
        </w:rPr>
        <w:t>In addition, t</w:t>
      </w:r>
      <w:r w:rsidR="00A15D8C" w:rsidRPr="007F6892">
        <w:rPr>
          <w:rFonts w:ascii="Segoe UI" w:hAnsi="Segoe UI" w:cs="Segoe UI"/>
        </w:rPr>
        <w:t xml:space="preserve">he combination </w:t>
      </w:r>
      <w:r w:rsidR="00B23592" w:rsidRPr="007F6892">
        <w:rPr>
          <w:rFonts w:ascii="Segoe UI" w:hAnsi="Segoe UI" w:cs="Segoe UI"/>
        </w:rPr>
        <w:t>of MPC and joint PD controller has been propose by</w:t>
      </w:r>
      <w:r w:rsidR="00A15D8C" w:rsidRPr="007F6892">
        <w:rPr>
          <w:rFonts w:ascii="Segoe UI" w:hAnsi="Segoe UI" w:cs="Segoe UI"/>
        </w:rPr>
        <w:t xml:space="preserve"> </w:t>
      </w:r>
      <w:r w:rsidR="005634F9" w:rsidRPr="007F6892">
        <w:rPr>
          <w:rFonts w:ascii="Segoe UI" w:hAnsi="Segoe UI" w:cs="Segoe UI"/>
        </w:rPr>
        <w:fldChar w:fldCharType="begin"/>
      </w:r>
      <w:r w:rsidR="005634F9" w:rsidRPr="007F6892">
        <w:rPr>
          <w:rFonts w:ascii="Segoe UI" w:hAnsi="Segoe UI" w:cs="Segoe UI"/>
        </w:rPr>
        <w:instrText xml:space="preserve"> ADDIN ZOTERO_ITEM CSL_CITATION {"citationID":"bTMNLZ79","properties":{"formattedCitation":"[28]","plainCitation":"[28]","noteIndex":0},"citationItems":[{"id":261,"uris":["http://zotero.org/users/10106611/items/7AW2GSDH"],"itemData":{"id":261,"type":"article","abstract":"Performing highly agile dynamic motions, such as jumping or running on uneven stepping stones has remained a challenging problem in legged robot locomotion. This paper presents a framework that combines trajectory optimization and model predictive control to perform robust and consecutive jumping on stepping stones. In our approach, we ﬁrst utilize trajectory optimization based on full-nonlinear dynamics of the robot to generate periodic jumping trajectories for various jumping distances. A jumping controller based on a model predictive control is then designed for realizing smooth jumping transitions, enabling the robot to achieve continuous jumps on stepping stones. Thanks to the incorporation of MPC as a real-time feedback controller, the proposed framework is also validated to be robust to uneven platforms with unknown height perturbations and model uncertainty on the robot dynamics.","language":"en","note":"arXiv:2204.01147 [cs]","number":"arXiv:2204.01147","publisher":"arXiv","source":"arXiv.org","title":"Continuous Jumping for Legged Robots on Stepping Stones via Trajectory Optimization and Model Predictive Control","URL":"http://arxiv.org/abs/2204.01147","author":[{"family":"Nguyen","given":"Chuong"},{"family":"Bao","given":"Lingfan"},{"family":"Nguyen","given":"Quan"}],"accessed":{"date-parts":[["2023",4,16]]},"issued":{"date-parts":[["2022",9,16]]}}}],"schema":"https://github.com/citation-style-language/schema/raw/master/csl-citation.json"} </w:instrText>
      </w:r>
      <w:r w:rsidR="005634F9" w:rsidRPr="007F6892">
        <w:rPr>
          <w:rFonts w:ascii="Segoe UI" w:hAnsi="Segoe UI" w:cs="Segoe UI"/>
        </w:rPr>
        <w:fldChar w:fldCharType="separate"/>
      </w:r>
      <w:r w:rsidR="005634F9" w:rsidRPr="007F6892">
        <w:rPr>
          <w:rFonts w:ascii="Segoe UI" w:hAnsi="Segoe UI" w:cs="Segoe UI"/>
        </w:rPr>
        <w:t>[28]</w:t>
      </w:r>
      <w:r w:rsidR="005634F9" w:rsidRPr="007F6892">
        <w:rPr>
          <w:rFonts w:ascii="Segoe UI" w:hAnsi="Segoe UI" w:cs="Segoe UI"/>
        </w:rPr>
        <w:fldChar w:fldCharType="end"/>
      </w:r>
      <w:r w:rsidR="00B23592" w:rsidRPr="007F6892">
        <w:rPr>
          <w:rFonts w:ascii="Segoe UI" w:hAnsi="Segoe UI" w:cs="Segoe UI"/>
        </w:rPr>
        <w:t xml:space="preserve"> to achieve smooth jumping transition and accurate jumping trajectories. </w:t>
      </w:r>
    </w:p>
    <w:p w14:paraId="3A81F85D" w14:textId="37C021AF" w:rsidR="00005F66" w:rsidRPr="007F6892" w:rsidRDefault="00052292" w:rsidP="003E454B">
      <w:pPr>
        <w:jc w:val="both"/>
        <w:rPr>
          <w:rFonts w:ascii="Segoe UI" w:hAnsi="Segoe UI" w:cs="Segoe UI"/>
        </w:rPr>
      </w:pPr>
      <w:r>
        <w:rPr>
          <w:rFonts w:ascii="Segoe UI" w:hAnsi="Segoe UI" w:cs="Segoe UI"/>
        </w:rPr>
        <w:t>Other than that, o</w:t>
      </w:r>
      <w:r w:rsidR="00706591" w:rsidRPr="007F6892">
        <w:rPr>
          <w:rFonts w:ascii="Segoe UI" w:hAnsi="Segoe UI" w:cs="Segoe UI"/>
        </w:rPr>
        <w:t xml:space="preserve">nline optimization has been presented by </w:t>
      </w:r>
      <w:r w:rsidR="006A21E8" w:rsidRPr="007F6892">
        <w:rPr>
          <w:rFonts w:ascii="Segoe UI" w:hAnsi="Segoe UI" w:cs="Segoe UI"/>
        </w:rPr>
        <w:fldChar w:fldCharType="begin"/>
      </w:r>
      <w:r w:rsidR="003E454B">
        <w:rPr>
          <w:rFonts w:ascii="Segoe UI" w:hAnsi="Segoe UI" w:cs="Segoe UI"/>
        </w:rPr>
        <w:instrText xml:space="preserve"> ADDIN ZOTERO_ITEM CSL_CITATION {"citationID":"kzSfao2E","properties":{"formattedCitation":"[9]","plainCitation":"[9]","noteIndex":0},"citationItems":[{"id":256,"uris":["http://zotero.org/users/10106611/items/CE4PRWC3"],"itemData":{"id":256,"type":"paper-conference","abstract":"Obtaining highly dynamic motions in robots is a difﬁcult task. In recent years, sophistication in mechanical design, improved algorithms, and high computational power allows new robots to perform natural gaits and dynamic motions such as backﬂips. Ofﬂine optimization is often necessary to obtain good performance in those difﬁcult motions. However, when an athlete does a backﬂip, he will adapt “online” to any change, and that is shown in the robustness of the movements. One of the biggest challenges in robotics is to perform those movements using online optimization with the dynamics of the robot. Here, we present an approach to deal with complicated tasks using online optimization. We obtain 90◦ rotational jumps and jumps over sloped terrain in the Mini-Cheetah hardware, and online-optimized backﬂips, sideﬂips, and frontﬂips in a realtime physical simulator with full-body dynamics.","container-title":"2021 IEEE International Conference on Robotics and Automation (ICRA)","DOI":"10.1109/ICRA48506.2021.9561913","event-place":"Xi'an, China","event-title":"2021 IEEE International Conference on Robotics and Automation (ICRA)","ISBN":"978-1-72819-077-8","language":"en","page":"7344-7349","publisher":"IEEE","publisher-place":"Xi'an, China","source":"DOI.org (Crossref)","title":"Time-Varying Model Predictive Control for Highly Dynamic Motions of Quadrupedal Robots","URL":"https://ieeexplore.ieee.org/document/9561913/","author":[{"family":"Garcia","given":"Gabriel"},{"family":"Griffin","given":"Robert"},{"family":"Pratt","given":"Jerry"}],"accessed":{"date-parts":[["2023",4,16]]},"issued":{"date-parts":[["2021",5,30]]}}}],"schema":"https://github.com/citation-style-language/schema/raw/master/csl-citation.json"} </w:instrText>
      </w:r>
      <w:r w:rsidR="006A21E8" w:rsidRPr="007F6892">
        <w:rPr>
          <w:rFonts w:ascii="Segoe UI" w:hAnsi="Segoe UI" w:cs="Segoe UI"/>
        </w:rPr>
        <w:fldChar w:fldCharType="separate"/>
      </w:r>
      <w:r w:rsidR="003E454B" w:rsidRPr="003E454B">
        <w:rPr>
          <w:rFonts w:ascii="Segoe UI" w:hAnsi="Segoe UI" w:cs="Segoe UI"/>
        </w:rPr>
        <w:t>[9]</w:t>
      </w:r>
      <w:r w:rsidR="006A21E8" w:rsidRPr="007F6892">
        <w:rPr>
          <w:rFonts w:ascii="Segoe UI" w:hAnsi="Segoe UI" w:cs="Segoe UI"/>
        </w:rPr>
        <w:fldChar w:fldCharType="end"/>
      </w:r>
      <w:r w:rsidR="00493FDC" w:rsidRPr="007F6892">
        <w:rPr>
          <w:rFonts w:ascii="Segoe UI" w:hAnsi="Segoe UI" w:cs="Segoe UI"/>
        </w:rPr>
        <w:t xml:space="preserve"> incorporated with </w:t>
      </w:r>
      <w:r w:rsidR="00F71EDA" w:rsidRPr="007F6892">
        <w:rPr>
          <w:rFonts w:ascii="Segoe UI" w:hAnsi="Segoe UI" w:cs="Segoe UI"/>
        </w:rPr>
        <w:t>MPC</w:t>
      </w:r>
      <w:r w:rsidR="00F031A0" w:rsidRPr="007F6892">
        <w:rPr>
          <w:rFonts w:ascii="Segoe UI" w:hAnsi="Segoe UI" w:cs="Segoe UI"/>
        </w:rPr>
        <w:t>, but it has limitation that their QP program</w:t>
      </w:r>
      <w:r w:rsidR="003B33C9" w:rsidRPr="007F6892">
        <w:rPr>
          <w:rFonts w:ascii="Segoe UI" w:hAnsi="Segoe UI" w:cs="Segoe UI"/>
        </w:rPr>
        <w:t xml:space="preserve"> the authors are using is a discretization of the continuous optimization, yielding numerical errors. </w:t>
      </w:r>
      <w:r w:rsidR="00FA4939" w:rsidRPr="007F6892">
        <w:rPr>
          <w:rFonts w:ascii="Segoe UI" w:hAnsi="Segoe UI" w:cs="Segoe UI"/>
        </w:rPr>
        <w:t>Force-and-moment-based MPC</w:t>
      </w:r>
      <w:r w:rsidR="0096381F" w:rsidRPr="007F6892">
        <w:rPr>
          <w:rFonts w:ascii="Segoe UI" w:hAnsi="Segoe UI" w:cs="Segoe UI"/>
        </w:rPr>
        <w:t xml:space="preserve"> has also been used by </w:t>
      </w:r>
      <w:r w:rsidR="0096381F" w:rsidRPr="007F6892">
        <w:rPr>
          <w:rFonts w:ascii="Segoe UI" w:hAnsi="Segoe UI" w:cs="Segoe UI"/>
        </w:rPr>
        <w:fldChar w:fldCharType="begin"/>
      </w:r>
      <w:r w:rsidR="005634F9" w:rsidRPr="007F6892">
        <w:rPr>
          <w:rFonts w:ascii="Segoe UI" w:hAnsi="Segoe UI" w:cs="Segoe UI"/>
        </w:rPr>
        <w:instrText xml:space="preserve"> ADDIN ZOTERO_ITEM CSL_CITATION {"citationID":"I2YWSf1A","properties":{"formattedCitation":"[29]","plainCitation":"[29]","noteIndex":0},"citationItems":[{"id":249,"uris":["http://zotero.org/users/10106611/items/D3IDVHVW"],"itemData":{"id":249,"type":"article","abstract":"In this paper, we propose a novel framework on force-and-moment-based Model Predictive Control (MPC) for dynamic legged robots. Speciﬁcally, we present a formulation of MPC designed for 10 degree-of-freedom (DoF) bipedal robots using simpliﬁed rigid body dynamics with input forces and moments. This MPC controller will calculate the optimal inputs applied to the robot, including 3-D forces and 2-D moments at each foot. These desired inputs will then be generated by mapping these forces and moments to motor torques of 5 actuators on each leg. We evaluate our proposed control design on physical simulation of a 10 degree-of-freedom (DoF) bipedal robot. The robot can achieve fast walking speed up to 1.6 m/s on rough terrain, with accurate velocity tracking. With the same control framework, our proposed approach can achieve a wide range of dynamic motions including walking, hopping, and running using the same set of control parameters.","language":"en","note":"arXiv:2104.00065 [cs, eess]","number":"arXiv:2104.00065","publisher":"arXiv","source":"arXiv.org","title":"Force-and-moment-based Model Predictive Control for Achieving Highly Dynamic Locomotion on Bipedal Robots","URL":"http://arxiv.org/abs/2104.00065","author":[{"family":"Li","given":"Junheng"},{"family":"Nguyen","given":"Quan"}],"accessed":{"date-parts":[["2023",4,16]]},"issued":{"date-parts":[["2021",10,6]]}}}],"schema":"https://github.com/citation-style-language/schema/raw/master/csl-citation.json"} </w:instrText>
      </w:r>
      <w:r w:rsidR="0096381F" w:rsidRPr="007F6892">
        <w:rPr>
          <w:rFonts w:ascii="Segoe UI" w:hAnsi="Segoe UI" w:cs="Segoe UI"/>
        </w:rPr>
        <w:fldChar w:fldCharType="separate"/>
      </w:r>
      <w:r w:rsidR="005634F9" w:rsidRPr="007F6892">
        <w:rPr>
          <w:rFonts w:ascii="Segoe UI" w:hAnsi="Segoe UI" w:cs="Segoe UI"/>
        </w:rPr>
        <w:t>[29]</w:t>
      </w:r>
      <w:r w:rsidR="0096381F" w:rsidRPr="007F6892">
        <w:rPr>
          <w:rFonts w:ascii="Segoe UI" w:hAnsi="Segoe UI" w:cs="Segoe UI"/>
        </w:rPr>
        <w:fldChar w:fldCharType="end"/>
      </w:r>
      <w:r w:rsidR="00F30369" w:rsidRPr="007F6892">
        <w:rPr>
          <w:rFonts w:ascii="Segoe UI" w:hAnsi="Segoe UI" w:cs="Segoe UI"/>
        </w:rPr>
        <w:t xml:space="preserve"> to achieve </w:t>
      </w:r>
      <w:r w:rsidRPr="007F6892">
        <w:rPr>
          <w:rFonts w:ascii="Segoe UI" w:hAnsi="Segoe UI" w:cs="Segoe UI"/>
        </w:rPr>
        <w:t>highly</w:t>
      </w:r>
      <w:r w:rsidR="00F30369" w:rsidRPr="007F6892">
        <w:rPr>
          <w:rFonts w:ascii="Segoe UI" w:hAnsi="Segoe UI" w:cs="Segoe UI"/>
        </w:rPr>
        <w:t xml:space="preserve"> dynamic locomotion on rough terrains for 10 </w:t>
      </w:r>
      <w:proofErr w:type="spellStart"/>
      <w:r w:rsidR="00F30369" w:rsidRPr="007F6892">
        <w:rPr>
          <w:rFonts w:ascii="Segoe UI" w:hAnsi="Segoe UI" w:cs="Segoe UI"/>
        </w:rPr>
        <w:t>DoF</w:t>
      </w:r>
      <w:proofErr w:type="spellEnd"/>
      <w:r w:rsidR="00F30369" w:rsidRPr="007F6892">
        <w:rPr>
          <w:rFonts w:ascii="Segoe UI" w:hAnsi="Segoe UI" w:cs="Segoe UI"/>
        </w:rPr>
        <w:t xml:space="preserve"> bipedal robots. </w:t>
      </w:r>
    </w:p>
    <w:p w14:paraId="0F3205F5" w14:textId="08A43BFC" w:rsidR="00F8048C" w:rsidRDefault="00042895" w:rsidP="006D353A">
      <w:pPr>
        <w:jc w:val="both"/>
        <w:rPr>
          <w:rFonts w:ascii="Segoe UI" w:hAnsi="Segoe UI" w:cs="Segoe UI"/>
        </w:rPr>
      </w:pPr>
      <w:r w:rsidRPr="007F6892">
        <w:rPr>
          <w:rFonts w:ascii="Segoe UI" w:hAnsi="Segoe UI" w:cs="Segoe UI"/>
        </w:rPr>
        <w:t>The Centroidal Inertia Isotropy</w:t>
      </w:r>
      <w:r w:rsidR="0057412D" w:rsidRPr="007F6892">
        <w:rPr>
          <w:rFonts w:ascii="Segoe UI" w:hAnsi="Segoe UI" w:cs="Segoe UI"/>
        </w:rPr>
        <w:t xml:space="preserve"> </w:t>
      </w:r>
      <w:r w:rsidR="00564673" w:rsidRPr="007F6892">
        <w:rPr>
          <w:rFonts w:ascii="Segoe UI" w:hAnsi="Segoe UI" w:cs="Segoe UI"/>
        </w:rPr>
        <w:t xml:space="preserve">metric </w:t>
      </w:r>
      <w:r w:rsidR="0057412D" w:rsidRPr="007F6892">
        <w:rPr>
          <w:rFonts w:ascii="Segoe UI" w:hAnsi="Segoe UI" w:cs="Segoe UI"/>
        </w:rPr>
        <w:t>has been used by</w:t>
      </w:r>
      <w:r w:rsidR="006F044E">
        <w:rPr>
          <w:rFonts w:ascii="Segoe UI" w:hAnsi="Segoe UI" w:cs="Segoe UI"/>
        </w:rPr>
        <w:t xml:space="preserve"> Tello Leg</w:t>
      </w:r>
      <w:r w:rsidR="0057412D" w:rsidRPr="007F6892">
        <w:rPr>
          <w:rFonts w:ascii="Segoe UI" w:hAnsi="Segoe UI" w:cs="Segoe UI"/>
        </w:rPr>
        <w:t xml:space="preserve"> </w:t>
      </w:r>
      <w:r w:rsidR="0057412D" w:rsidRPr="007F6892">
        <w:rPr>
          <w:rFonts w:ascii="Segoe UI" w:hAnsi="Segoe UI" w:cs="Segoe UI"/>
        </w:rPr>
        <w:fldChar w:fldCharType="begin"/>
      </w:r>
      <w:r w:rsidR="005634F9" w:rsidRPr="007F6892">
        <w:rPr>
          <w:rFonts w:ascii="Segoe UI" w:hAnsi="Segoe UI" w:cs="Segoe UI"/>
        </w:rPr>
        <w:instrText xml:space="preserve"> ADDIN ZOTERO_ITEM CSL_CITATION {"citationID":"pIPpSFyU","properties":{"formattedCitation":"[30]","plainCitation":"[30]","noteIndex":0},"citationItems":[{"id":270,"uris":["http://zotero.org/users/10106611/items/HLVW59VT"],"itemData":{"id":270,"type":"article","abstract":"To be useful tools in real scenarios, humanoid robots must realize tasks dynamically. This means that they must be capable of applying substantial forces, rapidly swinging their limbs, and also mitigating impacts that may occur during the motion. Towards creating capable humanoids, this letter presents the leg of the robot TELLO and demonstrates how it embodies two new fundamental design concepts for dynamic legged robots. The limbs follows the principles of: (i) Cooperative Actuation (CA), by combining motors in differential conﬁgurations to increase the force capability of the limb. We demonstrate that the CA conﬁguration requires half the motor torque to perform a jump in comparison to conventional serial design conﬁgurations. And (ii) proximal actuation, by placing heavy motors near the body to reduce the inertia of the limb. To quantify the effect of motor placement on the robot’s dynamics, we introduce a novel metric entitle Centroidal Inertia Isotropy (CII). We show that the design of state-of-the-art dynamic legged robots empirically increase the CII to improve agility and facilitate model-based control. We hope this metric will enable a quantiﬁable way to design these machines in the future.","language":"en","note":"arXiv:2203.00644 [cs]","number":"arXiv:2203.00644","publisher":"arXiv","source":"arXiv.org","title":"Tello Leg: The Study of Design Principles and Metrics for Dynamic Humanoid Robots","title-short":"Tello Leg","URL":"http://arxiv.org/abs/2203.00644","author":[{"family":"Sim","given":"Youngwoo"},{"family":"RAmos","given":"Joao"}],"accessed":{"date-parts":[["2023",4,16]]},"issued":{"date-parts":[["2022",3,1]]}}}],"schema":"https://github.com/citation-style-language/schema/raw/master/csl-citation.json"} </w:instrText>
      </w:r>
      <w:r w:rsidR="0057412D" w:rsidRPr="007F6892">
        <w:rPr>
          <w:rFonts w:ascii="Segoe UI" w:hAnsi="Segoe UI" w:cs="Segoe UI"/>
        </w:rPr>
        <w:fldChar w:fldCharType="separate"/>
      </w:r>
      <w:r w:rsidR="005634F9" w:rsidRPr="007F6892">
        <w:rPr>
          <w:rFonts w:ascii="Segoe UI" w:hAnsi="Segoe UI" w:cs="Segoe UI"/>
        </w:rPr>
        <w:t>[30]</w:t>
      </w:r>
      <w:r w:rsidR="0057412D" w:rsidRPr="007F6892">
        <w:rPr>
          <w:rFonts w:ascii="Segoe UI" w:hAnsi="Segoe UI" w:cs="Segoe UI"/>
        </w:rPr>
        <w:fldChar w:fldCharType="end"/>
      </w:r>
      <w:r w:rsidR="00AA3F4F" w:rsidRPr="007F6892">
        <w:rPr>
          <w:rFonts w:ascii="Segoe UI" w:hAnsi="Segoe UI" w:cs="Segoe UI"/>
        </w:rPr>
        <w:t xml:space="preserve"> To quantify the effect of motor placement on the robot's dynamics</w:t>
      </w:r>
      <w:r w:rsidR="00847903" w:rsidRPr="007F6892">
        <w:rPr>
          <w:rFonts w:ascii="Segoe UI" w:hAnsi="Segoe UI" w:cs="Segoe UI"/>
        </w:rPr>
        <w:t xml:space="preserve">, and the cooperation actuation for Hip, Knee, and ankle joints </w:t>
      </w:r>
      <w:r w:rsidR="005B783D" w:rsidRPr="007F6892">
        <w:rPr>
          <w:rFonts w:ascii="Segoe UI" w:hAnsi="Segoe UI" w:cs="Segoe UI"/>
        </w:rPr>
        <w:t xml:space="preserve">is utilized to generate large force in bipedal robots. </w:t>
      </w:r>
      <w:r w:rsidR="00B0679B" w:rsidRPr="007F6892">
        <w:rPr>
          <w:rFonts w:ascii="Segoe UI" w:hAnsi="Segoe UI" w:cs="Segoe UI"/>
        </w:rPr>
        <w:t>However, the CA has increased mechanical complexity</w:t>
      </w:r>
      <w:r w:rsidR="00094882" w:rsidRPr="007F6892">
        <w:rPr>
          <w:rFonts w:ascii="Segoe UI" w:hAnsi="Segoe UI" w:cs="Segoe UI"/>
        </w:rPr>
        <w:t xml:space="preserve">. </w:t>
      </w:r>
    </w:p>
    <w:p w14:paraId="74A21008" w14:textId="77777777" w:rsidR="006F044E" w:rsidRDefault="006F044E" w:rsidP="006F044E">
      <w:pPr>
        <w:keepNext/>
        <w:jc w:val="center"/>
      </w:pPr>
      <w:r w:rsidRPr="006F044E">
        <w:rPr>
          <w:rFonts w:ascii="Segoe UI" w:hAnsi="Segoe UI" w:cs="Segoe UI"/>
        </w:rPr>
        <w:drawing>
          <wp:inline distT="0" distB="0" distL="0" distR="0" wp14:anchorId="78138438" wp14:editId="1FC455C7">
            <wp:extent cx="3953427" cy="190526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53427" cy="1905266"/>
                    </a:xfrm>
                    <a:prstGeom prst="rect">
                      <a:avLst/>
                    </a:prstGeom>
                  </pic:spPr>
                </pic:pic>
              </a:graphicData>
            </a:graphic>
          </wp:inline>
        </w:drawing>
      </w:r>
    </w:p>
    <w:p w14:paraId="79AB2DCD" w14:textId="5C99450F" w:rsidR="006F044E" w:rsidRDefault="006F044E" w:rsidP="006F044E">
      <w:pPr>
        <w:pStyle w:val="Caption"/>
        <w:jc w:val="center"/>
        <w:rPr>
          <w:rFonts w:ascii="Segoe UI" w:hAnsi="Segoe UI" w:cs="Segoe UI"/>
        </w:rPr>
      </w:pPr>
      <w:r>
        <w:t xml:space="preserve">Figure </w:t>
      </w:r>
      <w:fldSimple w:instr=" SEQ Figure \* ARABIC ">
        <w:r>
          <w:rPr>
            <w:noProof/>
          </w:rPr>
          <w:t>3</w:t>
        </w:r>
      </w:fldSimple>
      <w:r>
        <w:t>. The Tello Leg was jumping in place.</w:t>
      </w:r>
    </w:p>
    <w:p w14:paraId="10E94B20" w14:textId="10A55664" w:rsidR="00CC51BF" w:rsidRDefault="00CC51BF" w:rsidP="006F044E">
      <w:pPr>
        <w:jc w:val="both"/>
        <w:rPr>
          <w:rFonts w:ascii="Segoe UI" w:hAnsi="Segoe UI" w:cs="Segoe UI"/>
        </w:rPr>
      </w:pPr>
      <w:r w:rsidRPr="007F6892">
        <w:rPr>
          <w:rFonts w:ascii="Segoe UI" w:hAnsi="Segoe UI" w:cs="Segoe UI"/>
        </w:rPr>
        <w:t xml:space="preserve">For multi-tasks dynamic such as picking up and dropping off objects while turning and walking, this work </w:t>
      </w:r>
      <w:r w:rsidRPr="007F6892">
        <w:rPr>
          <w:rFonts w:ascii="Segoe UI" w:hAnsi="Segoe UI" w:cs="Segoe UI"/>
        </w:rPr>
        <w:fldChar w:fldCharType="begin"/>
      </w:r>
      <w:r w:rsidR="003E454B">
        <w:rPr>
          <w:rFonts w:ascii="Segoe UI" w:hAnsi="Segoe UI" w:cs="Segoe UI"/>
        </w:rPr>
        <w:instrText xml:space="preserve"> ADDIN ZOTERO_ITEM CSL_CITATION {"citationID":"VxTFidYk","properties":{"formattedCitation":"[31]","plainCitation":"[31]","noteIndex":0},"citationItems":[{"id":266,"uris":["http://zotero.org/users/10106611/items/9BBYJ5UA"],"itemData":{"id":266,"type":"article","abstract":"This paper presents a novel method to control humanoid robot dynamic loco-manipulation with multiple contact modes via multi-contact Model Predictive Control (MPC) framework. The proposed framework includes a multi-contact dynamics model capable of capturing various contact modes in loco-manipulation, such as hand-object contact and footground contacts. Our proposed dynamics model represents the object dynamics as an external force acting on the system, which simpliﬁes the model and makes it feasible for solving the MPC problem. In numerical validations, our multi-contact MPC framework only needs contact timings of each task and desired states to give MPC the knowledge of changes in contact modes in the prediction horizons in loco-manipulation. The proposed framework can control the humanoid robot to complete multitasks dynamic loco-manipulation applications such as efﬁciently picking up and dropping off objects while turning and walking.","language":"en","note":"arXiv:2209.08662 [cs, eess]","number":"arXiv:2209.08662","publisher":"arXiv","source":"arXiv.org","title":"Multi-contact MPC for Dynamic Loco-manipulation on Humanoid Robots","URL":"http://arxiv.org/abs/2209.08662","author":[{"family":"Li","given":"Junheng"},{"family":"Nguyen","given":"Quan"}],"accessed":{"date-parts":[["2023",4,16]]},"issued":{"date-parts":[["2023",3,21]]}}}],"schema":"https://github.com/citation-style-language/schema/raw/master/csl-citation.json"} </w:instrText>
      </w:r>
      <w:r w:rsidRPr="007F6892">
        <w:rPr>
          <w:rFonts w:ascii="Segoe UI" w:hAnsi="Segoe UI" w:cs="Segoe UI"/>
        </w:rPr>
        <w:fldChar w:fldCharType="separate"/>
      </w:r>
      <w:r w:rsidR="003E454B" w:rsidRPr="003E454B">
        <w:rPr>
          <w:rFonts w:ascii="Segoe UI" w:hAnsi="Segoe UI" w:cs="Segoe UI"/>
        </w:rPr>
        <w:t>[31]</w:t>
      </w:r>
      <w:r w:rsidRPr="007F6892">
        <w:rPr>
          <w:rFonts w:ascii="Segoe UI" w:hAnsi="Segoe UI" w:cs="Segoe UI"/>
        </w:rPr>
        <w:fldChar w:fldCharType="end"/>
      </w:r>
      <w:r w:rsidRPr="007F6892">
        <w:rPr>
          <w:rFonts w:ascii="Segoe UI" w:hAnsi="Segoe UI" w:cs="Segoe UI"/>
        </w:rPr>
        <w:t xml:space="preserve"> solves multiple contact modes via MPC framework</w:t>
      </w:r>
      <w:r>
        <w:rPr>
          <w:rFonts w:ascii="Segoe UI" w:hAnsi="Segoe UI" w:cs="Segoe UI"/>
        </w:rPr>
        <w:t>.</w:t>
      </w:r>
    </w:p>
    <w:p w14:paraId="1226827D" w14:textId="040AF508" w:rsidR="00E761E2" w:rsidRPr="004275BD" w:rsidRDefault="004275BD" w:rsidP="005634F9">
      <w:pPr>
        <w:rPr>
          <w:rFonts w:ascii="Segoe UI" w:hAnsi="Segoe UI" w:cs="Segoe UI"/>
          <w:b/>
          <w:bCs/>
          <w:i/>
          <w:iCs/>
          <w:color w:val="2F5496" w:themeColor="accent1" w:themeShade="BF"/>
          <w:u w:val="single"/>
        </w:rPr>
      </w:pPr>
      <w:r w:rsidRPr="004275BD">
        <w:rPr>
          <w:rFonts w:ascii="Segoe UI" w:hAnsi="Segoe UI" w:cs="Segoe UI"/>
          <w:b/>
          <w:bCs/>
          <w:i/>
          <w:iCs/>
          <w:color w:val="2F5496" w:themeColor="accent1" w:themeShade="BF"/>
          <w:u w:val="single"/>
        </w:rPr>
        <w:lastRenderedPageBreak/>
        <w:t xml:space="preserve">I-D. </w:t>
      </w:r>
      <w:r w:rsidR="00E761E2" w:rsidRPr="004275BD">
        <w:rPr>
          <w:rFonts w:ascii="Segoe UI" w:hAnsi="Segoe UI" w:cs="Segoe UI"/>
          <w:b/>
          <w:bCs/>
          <w:i/>
          <w:iCs/>
          <w:color w:val="2F5496" w:themeColor="accent1" w:themeShade="BF"/>
          <w:u w:val="single"/>
        </w:rPr>
        <w:t>Dynamic Balancing Tasks</w:t>
      </w:r>
    </w:p>
    <w:p w14:paraId="408AEE91" w14:textId="4D0B6944" w:rsidR="00454C91" w:rsidRPr="007F6892" w:rsidRDefault="00BD2952" w:rsidP="006F044E">
      <w:pPr>
        <w:jc w:val="both"/>
        <w:rPr>
          <w:rFonts w:ascii="Segoe UI" w:hAnsi="Segoe UI" w:cs="Segoe UI"/>
        </w:rPr>
      </w:pPr>
      <w:r w:rsidRPr="007F6892">
        <w:rPr>
          <w:rFonts w:ascii="Segoe UI" w:hAnsi="Segoe UI" w:cs="Segoe UI"/>
        </w:rPr>
        <w:t xml:space="preserve">For dynamic balancing tasks, </w:t>
      </w:r>
      <w:r w:rsidR="00423BDF" w:rsidRPr="007F6892">
        <w:rPr>
          <w:rFonts w:ascii="Segoe UI" w:hAnsi="Segoe UI" w:cs="Segoe UI"/>
        </w:rPr>
        <w:t xml:space="preserve">adaptive-frequency MPC framework has been presented by </w:t>
      </w:r>
      <w:r w:rsidR="00423BDF" w:rsidRPr="007F6892">
        <w:rPr>
          <w:rFonts w:ascii="Segoe UI" w:hAnsi="Segoe UI" w:cs="Segoe UI"/>
        </w:rPr>
        <w:fldChar w:fldCharType="begin"/>
      </w:r>
      <w:r w:rsidR="005634F9" w:rsidRPr="007F6892">
        <w:rPr>
          <w:rFonts w:ascii="Segoe UI" w:hAnsi="Segoe UI" w:cs="Segoe UI"/>
        </w:rPr>
        <w:instrText xml:space="preserve"> ADDIN ZOTERO_ITEM CSL_CITATION {"citationID":"joTSzvZq","properties":{"formattedCitation":"[32]","plainCitation":"[32]","noteIndex":0},"citationItems":[{"id":263,"uris":["http://zotero.org/users/10106611/items/E7N6WAY6"],"itemData":{"id":263,"type":"article","abstract":"This paper presents a novel Adaptive-frequency MPC framework for bipedal locomotion over terrain with uneven stepping stones. In detail, we intend to achieve adaptive foot placement and gait period for bipedal periodic walking gait with this MPC,in order to traverse terrain with discontinuities without slowing down. We pair this adaptivefrequency MPC with a kino-dynamics trajectory optimization for optimal gait periods, center of mass (CoM) trajectory, and foot placements. We use whole-body control (WBC) along with adaptive-frequency MPC to track the optimal trajectories from the ofﬂine optimization. In numerical validations, our adaptive-frequency MPC framework with optimization has shown advantages over ﬁxed-frequency MPC. The proposed framework can control the bipedal robot to traverse through uneven stepping stone terrains with perturbed stone heights, widths, and surface shapes while maintaining an average speed of 1.5 m/s.","language":"en","note":"arXiv:2209.08664 [cs, eess]","number":"arXiv:2209.08664","publisher":"arXiv","source":"arXiv.org","title":"Dynamic Walking of Bipedal Robots on Uneven Stepping Stones via Adaptive-frequency MPC","URL":"http://arxiv.org/abs/2209.08664","author":[{"family":"Li","given":"Junheng"},{"family":"Nguyen","given":"Quan"}],"accessed":{"date-parts":[["2023",4,16]]},"issued":{"date-parts":[["2022",9,18]]}}}],"schema":"https://github.com/citation-style-language/schema/raw/master/csl-citation.json"} </w:instrText>
      </w:r>
      <w:r w:rsidR="00423BDF" w:rsidRPr="007F6892">
        <w:rPr>
          <w:rFonts w:ascii="Segoe UI" w:hAnsi="Segoe UI" w:cs="Segoe UI"/>
        </w:rPr>
        <w:fldChar w:fldCharType="separate"/>
      </w:r>
      <w:r w:rsidR="005634F9" w:rsidRPr="007F6892">
        <w:rPr>
          <w:rFonts w:ascii="Segoe UI" w:hAnsi="Segoe UI" w:cs="Segoe UI"/>
        </w:rPr>
        <w:t>[32]</w:t>
      </w:r>
      <w:r w:rsidR="00423BDF" w:rsidRPr="007F6892">
        <w:rPr>
          <w:rFonts w:ascii="Segoe UI" w:hAnsi="Segoe UI" w:cs="Segoe UI"/>
        </w:rPr>
        <w:fldChar w:fldCharType="end"/>
      </w:r>
      <w:r w:rsidR="0048698D" w:rsidRPr="007F6892">
        <w:rPr>
          <w:rFonts w:ascii="Segoe UI" w:hAnsi="Segoe UI" w:cs="Segoe UI"/>
        </w:rPr>
        <w:t xml:space="preserve"> and the bipedal locomotion goes over terrain with </w:t>
      </w:r>
      <w:r w:rsidR="001920FC" w:rsidRPr="007F6892">
        <w:rPr>
          <w:rFonts w:ascii="Segoe UI" w:hAnsi="Segoe UI" w:cs="Segoe UI"/>
        </w:rPr>
        <w:t xml:space="preserve">uneven stepping stones. It is paired by </w:t>
      </w:r>
      <w:r w:rsidR="008D5A01" w:rsidRPr="007F6892">
        <w:rPr>
          <w:rFonts w:ascii="Segoe UI" w:hAnsi="Segoe UI" w:cs="Segoe UI"/>
        </w:rPr>
        <w:t xml:space="preserve">WBC, </w:t>
      </w:r>
      <w:proofErr w:type="spellStart"/>
      <w:r w:rsidR="008D5A01" w:rsidRPr="007F6892">
        <w:rPr>
          <w:rFonts w:ascii="Segoe UI" w:hAnsi="Segoe UI" w:cs="Segoe UI"/>
        </w:rPr>
        <w:t>CoM</w:t>
      </w:r>
      <w:proofErr w:type="spellEnd"/>
      <w:r w:rsidR="008D5A01" w:rsidRPr="007F6892">
        <w:rPr>
          <w:rFonts w:ascii="Segoe UI" w:hAnsi="Segoe UI" w:cs="Segoe UI"/>
        </w:rPr>
        <w:t xml:space="preserve"> trajectory</w:t>
      </w:r>
      <w:r w:rsidR="008D16D4" w:rsidRPr="007F6892">
        <w:rPr>
          <w:rFonts w:ascii="Segoe UI" w:hAnsi="Segoe UI" w:cs="Segoe UI"/>
        </w:rPr>
        <w:t xml:space="preserve">, and adaptive-frequency </w:t>
      </w:r>
      <w:r w:rsidR="000446F2" w:rsidRPr="007F6892">
        <w:rPr>
          <w:rFonts w:ascii="Segoe UI" w:hAnsi="Segoe UI" w:cs="Segoe UI"/>
        </w:rPr>
        <w:t>trajectory optimization.</w:t>
      </w:r>
      <w:r w:rsidR="00262CDF" w:rsidRPr="007F6892">
        <w:rPr>
          <w:rFonts w:ascii="Segoe UI" w:hAnsi="Segoe UI" w:cs="Segoe UI"/>
        </w:rPr>
        <w:t xml:space="preserve"> Other than that, </w:t>
      </w:r>
      <w:r w:rsidR="002E7BA2" w:rsidRPr="007F6892">
        <w:rPr>
          <w:rFonts w:ascii="Segoe UI" w:hAnsi="Segoe UI" w:cs="Segoe UI"/>
        </w:rPr>
        <w:t xml:space="preserve">this work </w:t>
      </w:r>
      <w:r w:rsidR="002E7BA2" w:rsidRPr="007F6892">
        <w:rPr>
          <w:rFonts w:ascii="Segoe UI" w:hAnsi="Segoe UI" w:cs="Segoe UI"/>
        </w:rPr>
        <w:fldChar w:fldCharType="begin"/>
      </w:r>
      <w:r w:rsidR="005634F9" w:rsidRPr="007F6892">
        <w:rPr>
          <w:rFonts w:ascii="Segoe UI" w:hAnsi="Segoe UI" w:cs="Segoe UI"/>
        </w:rPr>
        <w:instrText xml:space="preserve"> ADDIN ZOTERO_ITEM CSL_CITATION {"citationID":"5gE2jEaj","properties":{"formattedCitation":"[33]","plainCitation":"[33]","noteIndex":0},"citationItems":[{"id":224,"uris":["http://zotero.org/users/10106611/items/K6DEBD33"],"itemData":{"id":224,"type":"article","abstract":"Reduced-order template models like the Linear Inverted Pendulum (LIP) and Spring-Loaded Inverted Pendulum (SLIP) are widely used tools for controlling high-dimensional humanoid robots. However, connections between templates and whole-body models have lacked formal underpinnings, preventing formal guarantees when it comes to integrated controller design. We take a small step towards addressing this gap by considering the notion of approximate simulation. Derived from simulation relations for discrete transition systems in formal methods, approximate similarity means that the outputs of two systems can remain -close. In this paper, we consider the case of controlling a balancer via planning with the LIP model. We show that the balancer approximately simulates the LIP and derive linear constraints that are sufﬁcient conditions for maintaining ground contact. This allows for rapid planning and replanning with the template model by solving a quadratic program that enforces contact constraints in the full model. We demonstrate the efﬁcacy of this planning and control paradigm in a simulated push recovery scenario for a planar 4-link balancer.","language":"en","note":"arXiv:1909.09693 [cs]","number":"arXiv:1909.09693","publisher":"arXiv","source":"arXiv.org","title":"Formal Connections between Template and Anchor Models via Approximate Simulation","URL":"http://arxiv.org/abs/1909.09693","author":[{"family":"Kurtz","given":"Vince"},{"family":"Silva","given":"Rafael Rodrigues","non-dropping-particle":"da"},{"family":"Wensing","given":"Patrick M."},{"family":"Lin","given":"Hai"}],"accessed":{"date-parts":[["2023",4,16]]},"issued":{"date-parts":[["2019",9,20]]}}}],"schema":"https://github.com/citation-style-language/schema/raw/master/csl-citation.json"} </w:instrText>
      </w:r>
      <w:r w:rsidR="002E7BA2" w:rsidRPr="007F6892">
        <w:rPr>
          <w:rFonts w:ascii="Segoe UI" w:hAnsi="Segoe UI" w:cs="Segoe UI"/>
        </w:rPr>
        <w:fldChar w:fldCharType="separate"/>
      </w:r>
      <w:r w:rsidR="005634F9" w:rsidRPr="007F6892">
        <w:rPr>
          <w:rFonts w:ascii="Segoe UI" w:hAnsi="Segoe UI" w:cs="Segoe UI"/>
        </w:rPr>
        <w:t>[33]</w:t>
      </w:r>
      <w:r w:rsidR="002E7BA2" w:rsidRPr="007F6892">
        <w:rPr>
          <w:rFonts w:ascii="Segoe UI" w:hAnsi="Segoe UI" w:cs="Segoe UI"/>
        </w:rPr>
        <w:fldChar w:fldCharType="end"/>
      </w:r>
      <w:r w:rsidR="002E7BA2" w:rsidRPr="007F6892">
        <w:rPr>
          <w:rFonts w:ascii="Segoe UI" w:hAnsi="Segoe UI" w:cs="Segoe UI"/>
        </w:rPr>
        <w:t xml:space="preserve"> shows a formal connection between template and anchor models, </w:t>
      </w:r>
      <w:r w:rsidR="00536E10" w:rsidRPr="007F6892">
        <w:rPr>
          <w:rFonts w:ascii="Segoe UI" w:hAnsi="Segoe UI" w:cs="Segoe UI"/>
        </w:rPr>
        <w:t>so that the authors derived linear constraints</w:t>
      </w:r>
      <w:r w:rsidR="00B309BA" w:rsidRPr="007F6892">
        <w:rPr>
          <w:rFonts w:ascii="Segoe UI" w:hAnsi="Segoe UI" w:cs="Segoe UI"/>
        </w:rPr>
        <w:t xml:space="preserve"> which is CWC criterion</w:t>
      </w:r>
      <w:r w:rsidR="00536E10" w:rsidRPr="007F6892">
        <w:rPr>
          <w:rFonts w:ascii="Segoe UI" w:hAnsi="Segoe UI" w:cs="Segoe UI"/>
        </w:rPr>
        <w:t xml:space="preserve"> that are </w:t>
      </w:r>
      <w:r w:rsidR="00B9268A" w:rsidRPr="007F6892">
        <w:rPr>
          <w:rFonts w:ascii="Segoe UI" w:hAnsi="Segoe UI" w:cs="Segoe UI"/>
        </w:rPr>
        <w:t xml:space="preserve">sufficient conditions for maintaining ground contact. </w:t>
      </w:r>
      <w:r w:rsidR="00CC51BF" w:rsidRPr="007F6892">
        <w:rPr>
          <w:rFonts w:ascii="Segoe UI" w:hAnsi="Segoe UI" w:cs="Segoe UI"/>
        </w:rPr>
        <w:t xml:space="preserve">The work of </w:t>
      </w:r>
      <w:r w:rsidR="00CC51BF" w:rsidRPr="007F6892">
        <w:rPr>
          <w:rFonts w:ascii="Segoe UI" w:hAnsi="Segoe UI" w:cs="Segoe UI"/>
        </w:rPr>
        <w:fldChar w:fldCharType="begin"/>
      </w:r>
      <w:r w:rsidR="003E454B">
        <w:rPr>
          <w:rFonts w:ascii="Segoe UI" w:hAnsi="Segoe UI" w:cs="Segoe UI"/>
        </w:rPr>
        <w:instrText xml:space="preserve"> ADDIN ZOTERO_ITEM CSL_CITATION {"citationID":"qm2owoPg","properties":{"formattedCitation":"[34]","plainCitation":"[34]","noteIndex":0},"citationItems":[{"id":247,"uris":["http://zotero.org/users/10106611/items/T9YXJUDW"],"itemData":{"id":247,"type":"article","abstract":"Dynamic balancing under uncertain disturbances is important for a humanoid robot, which requires a good capability of coordinating the entire body redundancy to execute multi tasks. Whole-body control (WBC) based on hierarchical optimization has been generally accepted and utilized in torque-controlled robots. A good hierarchy is the prerequisite for WBC and can be predefined according to prior knowledge. However, the real-time computation would be problematic in the physical applications considering the computational complexity of WBC. For robots with proprioceptive actuation, the joint friction in gear reducer would also degrade the torque tracking performance. In our paper, a reasonable hierarchy of tasks and constraints is first customized for robot dynamic balancing. Then a real-time WBC is implemented via a computationally efficient WBC software. Such a method is solved on a modular master control system UBTMaster characterized by the real-time communication and powerful computing capability. After the joint friction being well covered by the model identification, extensive experiments on various balancing scenarios are conducted on a humanoid Walker3 with proprioceptive actuation. The robot shows an outstanding balance performance even under external impulses as well as the two feet of the robot suffering the inclination and shift disturbances independently. The results demonstrate that with the strict hierarchy, real-time computation and joint friction being handled carefully, the robot with proprioceptive actuation can manage the dynamic physical interactions with the unstructured environments well.","language":"en","note":"arXiv:2108.03826 [cs]","number":"arXiv:2108.03826","publisher":"arXiv","source":"arXiv.org","title":"Dynamic Balancing of Humanoid Robot Walker3 with Proprioceptive Actuation: Systematic Design of Algorithm, Software and Hardware","title-short":"Dynamic Balancing of Humanoid Robot Walker3 with Proprioceptive Actuation","URL":"http://arxiv.org/abs/2108.03826","author":[{"family":"Xie","given":"Yan"},{"family":"Wang","given":"Jiajun"},{"family":"Dong","given":"Hao"},{"family":"Ren","given":"Xiaoyu"},{"family":"Huang","given":"Liqun"},{"family":"Zhao","given":"Mingguo"}],"accessed":{"date-parts":[["2023",4,16]]},"issued":{"date-parts":[["2021",8,9]]}}}],"schema":"https://github.com/citation-style-language/schema/raw/master/csl-citation.json"} </w:instrText>
      </w:r>
      <w:r w:rsidR="00CC51BF" w:rsidRPr="007F6892">
        <w:rPr>
          <w:rFonts w:ascii="Segoe UI" w:hAnsi="Segoe UI" w:cs="Segoe UI"/>
        </w:rPr>
        <w:fldChar w:fldCharType="separate"/>
      </w:r>
      <w:r w:rsidR="003E454B" w:rsidRPr="003E454B">
        <w:rPr>
          <w:rFonts w:ascii="Segoe UI" w:hAnsi="Segoe UI" w:cs="Segoe UI"/>
        </w:rPr>
        <w:t>[34]</w:t>
      </w:r>
      <w:r w:rsidR="00CC51BF" w:rsidRPr="007F6892">
        <w:rPr>
          <w:rFonts w:ascii="Segoe UI" w:hAnsi="Segoe UI" w:cs="Segoe UI"/>
        </w:rPr>
        <w:fldChar w:fldCharType="end"/>
      </w:r>
      <w:r w:rsidR="00CC51BF" w:rsidRPr="007F6892">
        <w:rPr>
          <w:rFonts w:ascii="Segoe UI" w:hAnsi="Segoe UI" w:cs="Segoe UI"/>
        </w:rPr>
        <w:t xml:space="preserve"> used proprioceptive actuation and Whole-body control (WBC) to enable bipedal robot has dynamic balance. </w:t>
      </w:r>
    </w:p>
    <w:p w14:paraId="17474B94" w14:textId="0E65852A" w:rsidR="00E64525" w:rsidRPr="004275BD" w:rsidRDefault="00AB1A01">
      <w:pPr>
        <w:rPr>
          <w:rFonts w:ascii="Segoe UI" w:hAnsi="Segoe UI" w:cs="Segoe UI"/>
          <w:b/>
          <w:bCs/>
          <w:color w:val="2F5496" w:themeColor="accent1" w:themeShade="BF"/>
          <w:sz w:val="28"/>
          <w:szCs w:val="28"/>
        </w:rPr>
      </w:pPr>
      <w:r w:rsidRPr="004275BD">
        <w:rPr>
          <w:rFonts w:ascii="Segoe UI" w:hAnsi="Segoe UI" w:cs="Segoe UI"/>
          <w:b/>
          <w:bCs/>
          <w:color w:val="2F5496" w:themeColor="accent1" w:themeShade="BF"/>
          <w:sz w:val="28"/>
          <w:szCs w:val="28"/>
        </w:rPr>
        <w:t xml:space="preserve">II. </w:t>
      </w:r>
      <w:r w:rsidR="00E64525" w:rsidRPr="004275BD">
        <w:rPr>
          <w:rFonts w:ascii="Segoe UI" w:hAnsi="Segoe UI" w:cs="Segoe UI"/>
          <w:b/>
          <w:bCs/>
          <w:color w:val="2F5496" w:themeColor="accent1" w:themeShade="BF"/>
          <w:sz w:val="28"/>
          <w:szCs w:val="28"/>
        </w:rPr>
        <w:t xml:space="preserve">The </w:t>
      </w:r>
      <w:r w:rsidR="00C94060" w:rsidRPr="004275BD">
        <w:rPr>
          <w:rFonts w:ascii="Segoe UI" w:hAnsi="Segoe UI" w:cs="Segoe UI"/>
          <w:b/>
          <w:bCs/>
          <w:color w:val="2F5496" w:themeColor="accent1" w:themeShade="BF"/>
          <w:sz w:val="28"/>
          <w:szCs w:val="28"/>
        </w:rPr>
        <w:t>P</w:t>
      </w:r>
      <w:r w:rsidR="00E64525" w:rsidRPr="004275BD">
        <w:rPr>
          <w:rFonts w:ascii="Segoe UI" w:hAnsi="Segoe UI" w:cs="Segoe UI"/>
          <w:b/>
          <w:bCs/>
          <w:color w:val="2F5496" w:themeColor="accent1" w:themeShade="BF"/>
          <w:sz w:val="28"/>
          <w:szCs w:val="28"/>
        </w:rPr>
        <w:t xml:space="preserve">roposed </w:t>
      </w:r>
      <w:r w:rsidR="00C94060" w:rsidRPr="004275BD">
        <w:rPr>
          <w:rFonts w:ascii="Segoe UI" w:hAnsi="Segoe UI" w:cs="Segoe UI"/>
          <w:b/>
          <w:bCs/>
          <w:color w:val="2F5496" w:themeColor="accent1" w:themeShade="BF"/>
          <w:sz w:val="28"/>
          <w:szCs w:val="28"/>
        </w:rPr>
        <w:t>F</w:t>
      </w:r>
      <w:r w:rsidR="00E64525" w:rsidRPr="004275BD">
        <w:rPr>
          <w:rFonts w:ascii="Segoe UI" w:hAnsi="Segoe UI" w:cs="Segoe UI"/>
          <w:b/>
          <w:bCs/>
          <w:color w:val="2F5496" w:themeColor="accent1" w:themeShade="BF"/>
          <w:sz w:val="28"/>
          <w:szCs w:val="28"/>
        </w:rPr>
        <w:t xml:space="preserve">uture </w:t>
      </w:r>
      <w:r w:rsidR="00C94060" w:rsidRPr="004275BD">
        <w:rPr>
          <w:rFonts w:ascii="Segoe UI" w:hAnsi="Segoe UI" w:cs="Segoe UI"/>
          <w:b/>
          <w:bCs/>
          <w:color w:val="2F5496" w:themeColor="accent1" w:themeShade="BF"/>
          <w:sz w:val="28"/>
          <w:szCs w:val="28"/>
        </w:rPr>
        <w:t>R</w:t>
      </w:r>
      <w:r w:rsidR="00E64525" w:rsidRPr="004275BD">
        <w:rPr>
          <w:rFonts w:ascii="Segoe UI" w:hAnsi="Segoe UI" w:cs="Segoe UI"/>
          <w:b/>
          <w:bCs/>
          <w:color w:val="2F5496" w:themeColor="accent1" w:themeShade="BF"/>
          <w:sz w:val="28"/>
          <w:szCs w:val="28"/>
        </w:rPr>
        <w:t>esearch</w:t>
      </w:r>
      <w:r w:rsidR="00C94060" w:rsidRPr="004275BD">
        <w:rPr>
          <w:rFonts w:ascii="Segoe UI" w:hAnsi="Segoe UI" w:cs="Segoe UI"/>
          <w:b/>
          <w:bCs/>
          <w:color w:val="2F5496" w:themeColor="accent1" w:themeShade="BF"/>
          <w:sz w:val="28"/>
          <w:szCs w:val="28"/>
        </w:rPr>
        <w:t xml:space="preserve"> </w:t>
      </w:r>
    </w:p>
    <w:p w14:paraId="27D6FB9D" w14:textId="23E6879E" w:rsidR="00A028B2" w:rsidRDefault="004F21CB" w:rsidP="006D0A03">
      <w:pPr>
        <w:jc w:val="both"/>
        <w:rPr>
          <w:rFonts w:ascii="Segoe UI" w:hAnsi="Segoe UI" w:cs="Segoe UI"/>
        </w:rPr>
      </w:pPr>
      <w:r>
        <w:rPr>
          <w:rFonts w:ascii="Segoe UI" w:hAnsi="Segoe UI" w:cs="Segoe UI"/>
        </w:rPr>
        <w:t>The best and the breakthrough</w:t>
      </w:r>
      <w:r w:rsidR="00DF05C4">
        <w:rPr>
          <w:rFonts w:ascii="Segoe UI" w:hAnsi="Segoe UI" w:cs="Segoe UI"/>
        </w:rPr>
        <w:t xml:space="preserve"> method is presented by</w:t>
      </w:r>
      <w:r w:rsidR="003E454B">
        <w:rPr>
          <w:rFonts w:ascii="Segoe UI" w:hAnsi="Segoe UI" w:cs="Segoe UI"/>
        </w:rPr>
        <w:t xml:space="preserve"> </w:t>
      </w:r>
      <w:r w:rsidR="003E454B">
        <w:rPr>
          <w:rFonts w:ascii="Segoe UI" w:hAnsi="Segoe UI" w:cs="Segoe UI"/>
        </w:rPr>
        <w:fldChar w:fldCharType="begin"/>
      </w:r>
      <w:r w:rsidR="003E454B">
        <w:rPr>
          <w:rFonts w:ascii="Segoe UI" w:hAnsi="Segoe UI" w:cs="Segoe UI"/>
        </w:rPr>
        <w:instrText xml:space="preserve"> ADDIN ZOTERO_ITEM CSL_CITATION {"citationID":"Tm9dlp7m","properties":{"formattedCitation":"[35]","plainCitation":"[35]","noteIndex":0},"citationItems":[{"id":297,"uris":["http://zotero.org/users/10106611/items/XHXJ3583"],"itemData":{"id":297,"type":"paper-conference","abstract":"In this paper, we explore the challenge of generating animal-like walking motions for legged robots. To this end, we propose a versatile and robust control pipeline that combines a state-of-the-art model-based controller with a datadriven technique that is commonly used in computer animation. We demonstrate the efﬁcacy of our control framework on a variety of quadrupedal robots in simulation. We show, in particular, that our approach can automatically reproduce key characteristics of animal motions, including speed-speciﬁc gaits, unscripted footfall patterns for nonperiodic motions, and natural small variations in overall body movements.","container-title":"2021 IEEE/RSJ International Conference on Intelligent Robots and Systems (IROS)","DOI":"10.1109/IROS51168.2021.9635838","event-place":"Prague, Czech Republic","event-title":"2021 IEEE/RSJ International Conference on Intelligent Robots and Systems (IROS)","ISBN":"978-1-66541-714-3","language":"en","page":"8500-8507","publisher":"IEEE","publisher-place":"Prague, Czech Republic","source":"DOI.org (Crossref)","title":"Animal Gaits on Quadrupedal Robots Using Motion Matching and Model-Based Control","URL":"https://ieeexplore.ieee.org/document/9635838/","author":[{"family":"Kang","given":"Dongho"},{"family":"Zimmermann","given":"Simon"},{"family":"Coros","given":"Stelian"}],"accessed":{"date-parts":[["2023",4,17]]},"issued":{"date-parts":[["2021",9,27]]}}}],"schema":"https://github.com/citation-style-language/schema/raw/master/csl-citation.json"} </w:instrText>
      </w:r>
      <w:r w:rsidR="003E454B">
        <w:rPr>
          <w:rFonts w:ascii="Segoe UI" w:hAnsi="Segoe UI" w:cs="Segoe UI"/>
        </w:rPr>
        <w:fldChar w:fldCharType="separate"/>
      </w:r>
      <w:r w:rsidR="003E454B" w:rsidRPr="003E454B">
        <w:rPr>
          <w:rFonts w:ascii="Segoe UI" w:hAnsi="Segoe UI" w:cs="Segoe UI"/>
        </w:rPr>
        <w:t>[35]</w:t>
      </w:r>
      <w:r w:rsidR="003E454B">
        <w:rPr>
          <w:rFonts w:ascii="Segoe UI" w:hAnsi="Segoe UI" w:cs="Segoe UI"/>
        </w:rPr>
        <w:fldChar w:fldCharType="end"/>
      </w:r>
      <w:r w:rsidR="00E21A13">
        <w:rPr>
          <w:rFonts w:ascii="Segoe UI" w:hAnsi="Segoe UI" w:cs="Segoe UI"/>
        </w:rPr>
        <w:t xml:space="preserve"> which combines </w:t>
      </w:r>
      <w:r w:rsidR="00F75D80">
        <w:rPr>
          <w:rFonts w:ascii="Segoe UI" w:hAnsi="Segoe UI" w:cs="Segoe UI"/>
        </w:rPr>
        <w:t>model-based controller with a data-driven technique that is commonly used</w:t>
      </w:r>
      <w:r w:rsidR="0063558C">
        <w:rPr>
          <w:rFonts w:ascii="Segoe UI" w:hAnsi="Segoe UI" w:cs="Segoe UI"/>
        </w:rPr>
        <w:t xml:space="preserve"> in animation.</w:t>
      </w:r>
      <w:r w:rsidR="00A028B2">
        <w:rPr>
          <w:rFonts w:ascii="Segoe UI" w:hAnsi="Segoe UI" w:cs="Segoe UI"/>
        </w:rPr>
        <w:t xml:space="preserve"> </w:t>
      </w:r>
    </w:p>
    <w:p w14:paraId="756BBB9F" w14:textId="77777777" w:rsidR="008F1242" w:rsidRDefault="008F1242" w:rsidP="008F1242">
      <w:pPr>
        <w:keepNext/>
        <w:jc w:val="center"/>
      </w:pPr>
      <w:r w:rsidRPr="008F1242">
        <w:rPr>
          <w:rFonts w:ascii="Segoe UI" w:hAnsi="Segoe UI" w:cs="Segoe UI"/>
        </w:rPr>
        <w:drawing>
          <wp:inline distT="0" distB="0" distL="0" distR="0" wp14:anchorId="27B61E06" wp14:editId="2BF6D6A5">
            <wp:extent cx="3258005" cy="1143160"/>
            <wp:effectExtent l="0" t="0" r="0" b="0"/>
            <wp:docPr id="2" name="Picture 2" descr="A picture containing exercise device, stov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xercise device, stove, kitchen appliance&#10;&#10;Description automatically generated"/>
                    <pic:cNvPicPr/>
                  </pic:nvPicPr>
                  <pic:blipFill>
                    <a:blip r:embed="rId10"/>
                    <a:stretch>
                      <a:fillRect/>
                    </a:stretch>
                  </pic:blipFill>
                  <pic:spPr>
                    <a:xfrm>
                      <a:off x="0" y="0"/>
                      <a:ext cx="3258005" cy="1143160"/>
                    </a:xfrm>
                    <a:prstGeom prst="rect">
                      <a:avLst/>
                    </a:prstGeom>
                  </pic:spPr>
                </pic:pic>
              </a:graphicData>
            </a:graphic>
          </wp:inline>
        </w:drawing>
      </w:r>
    </w:p>
    <w:p w14:paraId="5DED73AA" w14:textId="4C76F53D" w:rsidR="008F1242" w:rsidRPr="008F1242" w:rsidRDefault="008F1242" w:rsidP="008F1242">
      <w:pPr>
        <w:pStyle w:val="Caption"/>
        <w:jc w:val="center"/>
      </w:pPr>
      <w:r>
        <w:t xml:space="preserve">Figure </w:t>
      </w:r>
      <w:fldSimple w:instr=" SEQ Figure \* ARABIC ">
        <w:r w:rsidR="006F044E">
          <w:rPr>
            <w:noProof/>
          </w:rPr>
          <w:t>4</w:t>
        </w:r>
      </w:fldSimple>
      <w:r>
        <w:t xml:space="preserve">. Using the control pipeline, animal-like motions can be </w:t>
      </w:r>
      <w:proofErr w:type="spellStart"/>
      <w:r>
        <w:t>reroduced</w:t>
      </w:r>
      <w:proofErr w:type="spellEnd"/>
      <w:r>
        <w:t xml:space="preserve"> </w:t>
      </w:r>
      <w:r>
        <w:br/>
        <w:t>by various robot models with different scales and actuation power.[28]</w:t>
      </w:r>
    </w:p>
    <w:p w14:paraId="032E31B1" w14:textId="703C6202" w:rsidR="002404F6" w:rsidRDefault="00FF5E94" w:rsidP="006D0A03">
      <w:pPr>
        <w:jc w:val="both"/>
        <w:rPr>
          <w:rFonts w:ascii="Segoe UI" w:hAnsi="Segoe UI" w:cs="Segoe UI"/>
        </w:rPr>
      </w:pPr>
      <w:r>
        <w:rPr>
          <w:rFonts w:ascii="Segoe UI" w:hAnsi="Segoe UI" w:cs="Segoe UI"/>
        </w:rPr>
        <w:t xml:space="preserve">The used of </w:t>
      </w:r>
      <w:r w:rsidR="002404F6" w:rsidRPr="002404F6">
        <w:rPr>
          <w:rFonts w:ascii="Segoe UI" w:hAnsi="Segoe UI" w:cs="Segoe UI"/>
        </w:rPr>
        <w:t>simple data-driven approach to extract semantic information</w:t>
      </w:r>
      <w:r>
        <w:rPr>
          <w:rFonts w:ascii="Segoe UI" w:hAnsi="Segoe UI" w:cs="Segoe UI"/>
        </w:rPr>
        <w:t xml:space="preserve"> </w:t>
      </w:r>
      <w:r w:rsidR="002404F6" w:rsidRPr="002404F6">
        <w:rPr>
          <w:rFonts w:ascii="Segoe UI" w:hAnsi="Segoe UI" w:cs="Segoe UI"/>
        </w:rPr>
        <w:t xml:space="preserve">from animal motion data </w:t>
      </w:r>
      <w:r>
        <w:rPr>
          <w:rFonts w:ascii="Segoe UI" w:hAnsi="Segoe UI" w:cs="Segoe UI"/>
        </w:rPr>
        <w:t xml:space="preserve">is the </w:t>
      </w:r>
      <w:r w:rsidR="00287183">
        <w:rPr>
          <w:rFonts w:ascii="Segoe UI" w:hAnsi="Segoe UI" w:cs="Segoe UI"/>
        </w:rPr>
        <w:t xml:space="preserve">best idea from this research. </w:t>
      </w:r>
      <w:r w:rsidR="002404F6" w:rsidRPr="002404F6">
        <w:rPr>
          <w:rFonts w:ascii="Segoe UI" w:hAnsi="Segoe UI" w:cs="Segoe UI"/>
        </w:rPr>
        <w:t>A combination of MPC-WBC can track the reference</w:t>
      </w:r>
      <w:r w:rsidR="00287183">
        <w:rPr>
          <w:rFonts w:ascii="Segoe UI" w:hAnsi="Segoe UI" w:cs="Segoe UI"/>
        </w:rPr>
        <w:t xml:space="preserve"> </w:t>
      </w:r>
      <w:r w:rsidR="002404F6" w:rsidRPr="002404F6">
        <w:rPr>
          <w:rFonts w:ascii="Segoe UI" w:hAnsi="Segoe UI" w:cs="Segoe UI"/>
        </w:rPr>
        <w:t>trajectories effectively. As the semantic information is no</w:t>
      </w:r>
      <w:r w:rsidR="00287183">
        <w:rPr>
          <w:rFonts w:ascii="Segoe UI" w:hAnsi="Segoe UI" w:cs="Segoe UI"/>
        </w:rPr>
        <w:t xml:space="preserve">t </w:t>
      </w:r>
      <w:r w:rsidR="002404F6" w:rsidRPr="002404F6">
        <w:rPr>
          <w:rFonts w:ascii="Segoe UI" w:hAnsi="Segoe UI" w:cs="Segoe UI"/>
        </w:rPr>
        <w:t>constrained by morphology, our method can be generally</w:t>
      </w:r>
      <w:r w:rsidR="00287183">
        <w:rPr>
          <w:rFonts w:ascii="Segoe UI" w:hAnsi="Segoe UI" w:cs="Segoe UI"/>
        </w:rPr>
        <w:t xml:space="preserve"> </w:t>
      </w:r>
      <w:r w:rsidR="002404F6" w:rsidRPr="002404F6">
        <w:rPr>
          <w:rFonts w:ascii="Segoe UI" w:hAnsi="Segoe UI" w:cs="Segoe UI"/>
        </w:rPr>
        <w:t>applied to various quadrupedal robot models despite the</w:t>
      </w:r>
      <w:r w:rsidR="00287183">
        <w:rPr>
          <w:rFonts w:ascii="Segoe UI" w:hAnsi="Segoe UI" w:cs="Segoe UI"/>
        </w:rPr>
        <w:t xml:space="preserve"> </w:t>
      </w:r>
      <w:r w:rsidR="002404F6" w:rsidRPr="002404F6">
        <w:rPr>
          <w:rFonts w:ascii="Segoe UI" w:hAnsi="Segoe UI" w:cs="Segoe UI"/>
        </w:rPr>
        <w:t>discrepancy between the animal’s and robots’ morphology.</w:t>
      </w:r>
    </w:p>
    <w:p w14:paraId="386AA9C8" w14:textId="77777777" w:rsidR="006D0A03" w:rsidRDefault="006D0A03" w:rsidP="002404F6">
      <w:pPr>
        <w:rPr>
          <w:rFonts w:ascii="Segoe UI" w:hAnsi="Segoe UI" w:cs="Segoe UI"/>
        </w:rPr>
      </w:pPr>
      <w:r>
        <w:rPr>
          <w:rFonts w:ascii="Segoe UI" w:hAnsi="Segoe UI" w:cs="Segoe UI"/>
        </w:rPr>
        <w:t xml:space="preserve">However, this finding was implemented in quadrupedal robots, and there is a high potential to implement the similar method in humanoid robot. </w:t>
      </w:r>
    </w:p>
    <w:p w14:paraId="797BE3FE" w14:textId="0C3E8951" w:rsidR="00E64525" w:rsidRPr="004275BD" w:rsidRDefault="004275BD">
      <w:pPr>
        <w:rPr>
          <w:rFonts w:ascii="Segoe UI" w:hAnsi="Segoe UI" w:cs="Segoe UI"/>
          <w:b/>
          <w:bCs/>
          <w:color w:val="2F5496" w:themeColor="accent1" w:themeShade="BF"/>
          <w:sz w:val="28"/>
          <w:szCs w:val="28"/>
        </w:rPr>
      </w:pPr>
      <w:r w:rsidRPr="004275BD">
        <w:rPr>
          <w:rFonts w:ascii="Segoe UI" w:hAnsi="Segoe UI" w:cs="Segoe UI"/>
          <w:b/>
          <w:bCs/>
          <w:color w:val="2F5496" w:themeColor="accent1" w:themeShade="BF"/>
          <w:sz w:val="28"/>
          <w:szCs w:val="28"/>
        </w:rPr>
        <w:t xml:space="preserve">III. </w:t>
      </w:r>
      <w:r w:rsidR="00E64525" w:rsidRPr="004275BD">
        <w:rPr>
          <w:rFonts w:ascii="Segoe UI" w:hAnsi="Segoe UI" w:cs="Segoe UI"/>
          <w:b/>
          <w:bCs/>
          <w:color w:val="2F5496" w:themeColor="accent1" w:themeShade="BF"/>
          <w:sz w:val="28"/>
          <w:szCs w:val="28"/>
        </w:rPr>
        <w:t xml:space="preserve">Challenges and Opportunities </w:t>
      </w:r>
    </w:p>
    <w:p w14:paraId="6B77202D" w14:textId="46538951" w:rsidR="00E64525" w:rsidRPr="007F6892" w:rsidRDefault="00E80F39" w:rsidP="006F044E">
      <w:pPr>
        <w:jc w:val="both"/>
        <w:rPr>
          <w:rFonts w:ascii="Segoe UI" w:hAnsi="Segoe UI" w:cs="Segoe UI"/>
        </w:rPr>
      </w:pPr>
      <w:r>
        <w:rPr>
          <w:rFonts w:ascii="Segoe UI" w:hAnsi="Segoe UI" w:cs="Segoe UI"/>
        </w:rPr>
        <w:t xml:space="preserve">Based on the comparison and analysis of current research and </w:t>
      </w:r>
      <w:proofErr w:type="spellStart"/>
      <w:r>
        <w:rPr>
          <w:rFonts w:ascii="Segoe UI" w:hAnsi="Segoe UI" w:cs="Segoe UI"/>
        </w:rPr>
        <w:t>prictices</w:t>
      </w:r>
      <w:proofErr w:type="spellEnd"/>
      <w:r>
        <w:rPr>
          <w:rFonts w:ascii="Segoe UI" w:hAnsi="Segoe UI" w:cs="Segoe UI"/>
        </w:rPr>
        <w:t xml:space="preserve"> in the field of humanoid robot control, </w:t>
      </w:r>
      <w:r w:rsidR="00EB3473">
        <w:rPr>
          <w:rFonts w:ascii="Segoe UI" w:hAnsi="Segoe UI" w:cs="Segoe UI"/>
        </w:rPr>
        <w:t xml:space="preserve">the challenges and opportunities that are important for the development of humanoid robots are: </w:t>
      </w:r>
    </w:p>
    <w:p w14:paraId="794D019F" w14:textId="78406FD0" w:rsidR="00756456" w:rsidRPr="007F6892" w:rsidRDefault="00EB3473" w:rsidP="006F044E">
      <w:pPr>
        <w:pStyle w:val="ListParagraph"/>
        <w:numPr>
          <w:ilvl w:val="0"/>
          <w:numId w:val="1"/>
        </w:numPr>
        <w:jc w:val="both"/>
        <w:rPr>
          <w:rFonts w:ascii="Segoe UI" w:hAnsi="Segoe UI" w:cs="Segoe UI"/>
        </w:rPr>
      </w:pPr>
      <w:r>
        <w:rPr>
          <w:rFonts w:ascii="Segoe UI" w:hAnsi="Segoe UI" w:cs="Segoe UI"/>
        </w:rPr>
        <w:t xml:space="preserve">Performing dynamic </w:t>
      </w:r>
      <w:r w:rsidR="00AC11C2">
        <w:rPr>
          <w:rFonts w:ascii="Segoe UI" w:hAnsi="Segoe UI" w:cs="Segoe UI"/>
        </w:rPr>
        <w:t xml:space="preserve">multiple degree of </w:t>
      </w:r>
      <w:r w:rsidR="00756456" w:rsidRPr="007F6892">
        <w:rPr>
          <w:rFonts w:ascii="Segoe UI" w:hAnsi="Segoe UI" w:cs="Segoe UI"/>
        </w:rPr>
        <w:t xml:space="preserve">movements using online optimization </w:t>
      </w:r>
    </w:p>
    <w:p w14:paraId="5906337A" w14:textId="379603B9" w:rsidR="00D130A1" w:rsidRPr="007F6892" w:rsidRDefault="00AC11C2" w:rsidP="006F044E">
      <w:pPr>
        <w:pStyle w:val="ListParagraph"/>
        <w:numPr>
          <w:ilvl w:val="0"/>
          <w:numId w:val="1"/>
        </w:numPr>
        <w:jc w:val="both"/>
        <w:rPr>
          <w:rFonts w:ascii="Segoe UI" w:hAnsi="Segoe UI" w:cs="Segoe UI"/>
        </w:rPr>
      </w:pPr>
      <w:r>
        <w:rPr>
          <w:rFonts w:ascii="Segoe UI" w:hAnsi="Segoe UI" w:cs="Segoe UI"/>
        </w:rPr>
        <w:t xml:space="preserve">Integrating </w:t>
      </w:r>
      <w:r w:rsidR="00D130A1" w:rsidRPr="007F6892">
        <w:rPr>
          <w:rFonts w:ascii="Segoe UI" w:hAnsi="Segoe UI" w:cs="Segoe UI"/>
        </w:rPr>
        <w:t>the approach with vision</w:t>
      </w:r>
      <w:r>
        <w:rPr>
          <w:rFonts w:ascii="Segoe UI" w:hAnsi="Segoe UI" w:cs="Segoe UI"/>
        </w:rPr>
        <w:t>, for example,</w:t>
      </w:r>
      <w:r w:rsidR="00D130A1" w:rsidRPr="007F6892">
        <w:rPr>
          <w:rFonts w:ascii="Segoe UI" w:hAnsi="Segoe UI" w:cs="Segoe UI"/>
        </w:rPr>
        <w:t xml:space="preserve"> to automatically detect and jump on obstacles. </w:t>
      </w:r>
    </w:p>
    <w:p w14:paraId="0DBF5B64" w14:textId="157C3F80" w:rsidR="00780846" w:rsidRPr="007F6892" w:rsidRDefault="00AC11C2" w:rsidP="006F044E">
      <w:pPr>
        <w:pStyle w:val="ListParagraph"/>
        <w:numPr>
          <w:ilvl w:val="0"/>
          <w:numId w:val="1"/>
        </w:numPr>
        <w:jc w:val="both"/>
        <w:rPr>
          <w:rFonts w:ascii="Segoe UI" w:hAnsi="Segoe UI" w:cs="Segoe UI"/>
        </w:rPr>
      </w:pPr>
      <w:r>
        <w:rPr>
          <w:rFonts w:ascii="Segoe UI" w:hAnsi="Segoe UI" w:cs="Segoe UI"/>
        </w:rPr>
        <w:t xml:space="preserve">Optimizing </w:t>
      </w:r>
      <w:r w:rsidR="00780846" w:rsidRPr="007F6892">
        <w:rPr>
          <w:rFonts w:ascii="Segoe UI" w:hAnsi="Segoe UI" w:cs="Segoe UI"/>
        </w:rPr>
        <w:t xml:space="preserve">the MPC formulation to enable faster and more aggressive </w:t>
      </w:r>
      <w:r w:rsidR="00E1738C" w:rsidRPr="007F6892">
        <w:rPr>
          <w:rFonts w:ascii="Segoe UI" w:hAnsi="Segoe UI" w:cs="Segoe UI"/>
        </w:rPr>
        <w:t>motions.</w:t>
      </w:r>
    </w:p>
    <w:p w14:paraId="7DA299BC" w14:textId="1A43A7E6" w:rsidR="00863278" w:rsidRPr="007F6892" w:rsidRDefault="00AC11C2" w:rsidP="006F044E">
      <w:pPr>
        <w:pStyle w:val="ListParagraph"/>
        <w:numPr>
          <w:ilvl w:val="0"/>
          <w:numId w:val="1"/>
        </w:numPr>
        <w:jc w:val="both"/>
        <w:rPr>
          <w:rFonts w:ascii="Segoe UI" w:hAnsi="Segoe UI" w:cs="Segoe UI"/>
        </w:rPr>
      </w:pPr>
      <w:r>
        <w:rPr>
          <w:rFonts w:ascii="Segoe UI" w:hAnsi="Segoe UI" w:cs="Segoe UI"/>
        </w:rPr>
        <w:t>Handling inaccuracy of c</w:t>
      </w:r>
      <w:r w:rsidRPr="007F6892">
        <w:rPr>
          <w:rFonts w:ascii="Segoe UI" w:hAnsi="Segoe UI" w:cs="Segoe UI"/>
        </w:rPr>
        <w:t>entr</w:t>
      </w:r>
      <w:r>
        <w:rPr>
          <w:rFonts w:ascii="Segoe UI" w:hAnsi="Segoe UI" w:cs="Segoe UI"/>
        </w:rPr>
        <w:t>oid</w:t>
      </w:r>
      <w:r w:rsidRPr="007F6892">
        <w:rPr>
          <w:rFonts w:ascii="Segoe UI" w:hAnsi="Segoe UI" w:cs="Segoe UI"/>
        </w:rPr>
        <w:t>al</w:t>
      </w:r>
      <w:r w:rsidR="00863278" w:rsidRPr="007F6892">
        <w:rPr>
          <w:rFonts w:ascii="Segoe UI" w:hAnsi="Segoe UI" w:cs="Segoe UI"/>
        </w:rPr>
        <w:t xml:space="preserve"> model to represent the behaviour of the bipedal robots</w:t>
      </w:r>
      <w:r w:rsidR="005352DA" w:rsidRPr="007F6892">
        <w:rPr>
          <w:rFonts w:ascii="Segoe UI" w:hAnsi="Segoe UI" w:cs="Segoe UI"/>
        </w:rPr>
        <w:t xml:space="preserve"> due to substantial mass of their </w:t>
      </w:r>
      <w:r w:rsidR="00E1738C" w:rsidRPr="007F6892">
        <w:rPr>
          <w:rFonts w:ascii="Segoe UI" w:hAnsi="Segoe UI" w:cs="Segoe UI"/>
        </w:rPr>
        <w:t>limbs.</w:t>
      </w:r>
    </w:p>
    <w:p w14:paraId="75F52ED5" w14:textId="735A21B1" w:rsidR="005D21FE" w:rsidRPr="007F6892" w:rsidRDefault="00AC11C2" w:rsidP="006F044E">
      <w:pPr>
        <w:pStyle w:val="ListParagraph"/>
        <w:numPr>
          <w:ilvl w:val="0"/>
          <w:numId w:val="1"/>
        </w:numPr>
        <w:jc w:val="both"/>
        <w:rPr>
          <w:rFonts w:ascii="Segoe UI" w:hAnsi="Segoe UI" w:cs="Segoe UI"/>
        </w:rPr>
      </w:pPr>
      <w:r>
        <w:rPr>
          <w:rFonts w:ascii="Segoe UI" w:hAnsi="Segoe UI" w:cs="Segoe UI"/>
        </w:rPr>
        <w:t>Improving</w:t>
      </w:r>
      <w:r w:rsidR="00480BB8" w:rsidRPr="007F6892">
        <w:rPr>
          <w:rFonts w:ascii="Segoe UI" w:hAnsi="Segoe UI" w:cs="Segoe UI"/>
        </w:rPr>
        <w:t xml:space="preserve"> the balance framework with a </w:t>
      </w:r>
      <w:r w:rsidR="00E1738C" w:rsidRPr="007F6892">
        <w:rPr>
          <w:rFonts w:ascii="Segoe UI" w:hAnsi="Segoe UI" w:cs="Segoe UI"/>
        </w:rPr>
        <w:t>higher-level</w:t>
      </w:r>
      <w:r w:rsidR="00480BB8" w:rsidRPr="007F6892">
        <w:rPr>
          <w:rFonts w:ascii="Segoe UI" w:hAnsi="Segoe UI" w:cs="Segoe UI"/>
        </w:rPr>
        <w:t xml:space="preserve"> planner to handle larger disturbances. </w:t>
      </w:r>
    </w:p>
    <w:p w14:paraId="6D0AD05E" w14:textId="286BFA4A" w:rsidR="002D74D3" w:rsidRPr="007F6892" w:rsidRDefault="00E1738C" w:rsidP="006F044E">
      <w:pPr>
        <w:pStyle w:val="ListParagraph"/>
        <w:numPr>
          <w:ilvl w:val="0"/>
          <w:numId w:val="1"/>
        </w:numPr>
        <w:jc w:val="both"/>
        <w:rPr>
          <w:rFonts w:ascii="Segoe UI" w:hAnsi="Segoe UI" w:cs="Segoe UI"/>
        </w:rPr>
      </w:pPr>
      <w:r>
        <w:rPr>
          <w:rFonts w:ascii="Segoe UI" w:hAnsi="Segoe UI" w:cs="Segoe UI"/>
        </w:rPr>
        <w:t xml:space="preserve">Considering </w:t>
      </w:r>
      <w:r w:rsidR="002D74D3" w:rsidRPr="007F6892">
        <w:rPr>
          <w:rFonts w:ascii="Segoe UI" w:hAnsi="Segoe UI" w:cs="Segoe UI"/>
        </w:rPr>
        <w:t xml:space="preserve">joint and torque limits, </w:t>
      </w:r>
      <w:r w:rsidR="00407200" w:rsidRPr="007F6892">
        <w:rPr>
          <w:rFonts w:ascii="Segoe UI" w:hAnsi="Segoe UI" w:cs="Segoe UI"/>
        </w:rPr>
        <w:t>self-collisions, and multi</w:t>
      </w:r>
      <w:r>
        <w:rPr>
          <w:rFonts w:ascii="Segoe UI" w:hAnsi="Segoe UI" w:cs="Segoe UI"/>
        </w:rPr>
        <w:t>-</w:t>
      </w:r>
      <w:r w:rsidR="00407200" w:rsidRPr="007F6892">
        <w:rPr>
          <w:rFonts w:ascii="Segoe UI" w:hAnsi="Segoe UI" w:cs="Segoe UI"/>
        </w:rPr>
        <w:t xml:space="preserve">contact scenarios. </w:t>
      </w:r>
    </w:p>
    <w:p w14:paraId="5EE24840" w14:textId="7A2E0F84" w:rsidR="005A0E87" w:rsidRPr="007F6892" w:rsidRDefault="00E1738C" w:rsidP="00756456">
      <w:pPr>
        <w:pStyle w:val="ListParagraph"/>
        <w:numPr>
          <w:ilvl w:val="0"/>
          <w:numId w:val="1"/>
        </w:numPr>
        <w:rPr>
          <w:rFonts w:ascii="Segoe UI" w:hAnsi="Segoe UI" w:cs="Segoe UI"/>
        </w:rPr>
      </w:pPr>
      <w:r>
        <w:rPr>
          <w:rFonts w:ascii="Segoe UI" w:hAnsi="Segoe UI" w:cs="Segoe UI"/>
        </w:rPr>
        <w:lastRenderedPageBreak/>
        <w:t>J</w:t>
      </w:r>
      <w:r w:rsidR="005A0E87" w:rsidRPr="007F6892">
        <w:rPr>
          <w:rFonts w:ascii="Segoe UI" w:hAnsi="Segoe UI" w:cs="Segoe UI"/>
        </w:rPr>
        <w:t xml:space="preserve">umping on </w:t>
      </w:r>
      <w:r w:rsidRPr="007F6892">
        <w:rPr>
          <w:rFonts w:ascii="Segoe UI" w:hAnsi="Segoe UI" w:cs="Segoe UI"/>
        </w:rPr>
        <w:t>steppingstones</w:t>
      </w:r>
      <w:r w:rsidR="005A0E87" w:rsidRPr="007F6892">
        <w:rPr>
          <w:rFonts w:ascii="Segoe UI" w:hAnsi="Segoe UI" w:cs="Segoe UI"/>
        </w:rPr>
        <w:t xml:space="preserve"> </w:t>
      </w:r>
      <w:r>
        <w:rPr>
          <w:rFonts w:ascii="Segoe UI" w:hAnsi="Segoe UI" w:cs="Segoe UI"/>
        </w:rPr>
        <w:t>continuously</w:t>
      </w:r>
    </w:p>
    <w:p w14:paraId="1767D330" w14:textId="7BB2575E" w:rsidR="00E64525" w:rsidRPr="004275BD" w:rsidRDefault="004275BD">
      <w:pPr>
        <w:rPr>
          <w:rFonts w:ascii="Segoe UI" w:hAnsi="Segoe UI" w:cs="Segoe UI"/>
          <w:b/>
          <w:bCs/>
          <w:color w:val="2F5496" w:themeColor="accent1" w:themeShade="BF"/>
          <w:sz w:val="28"/>
          <w:szCs w:val="28"/>
        </w:rPr>
      </w:pPr>
      <w:r w:rsidRPr="004275BD">
        <w:rPr>
          <w:rFonts w:ascii="Segoe UI" w:hAnsi="Segoe UI" w:cs="Segoe UI"/>
          <w:b/>
          <w:bCs/>
          <w:color w:val="2F5496" w:themeColor="accent1" w:themeShade="BF"/>
          <w:sz w:val="28"/>
          <w:szCs w:val="28"/>
        </w:rPr>
        <w:t xml:space="preserve">IV. </w:t>
      </w:r>
      <w:r w:rsidR="00E64525" w:rsidRPr="004275BD">
        <w:rPr>
          <w:rFonts w:ascii="Segoe UI" w:hAnsi="Segoe UI" w:cs="Segoe UI"/>
          <w:b/>
          <w:bCs/>
          <w:color w:val="2F5496" w:themeColor="accent1" w:themeShade="BF"/>
          <w:sz w:val="28"/>
          <w:szCs w:val="28"/>
        </w:rPr>
        <w:t>Conclusions</w:t>
      </w:r>
    </w:p>
    <w:p w14:paraId="40B06E6B" w14:textId="20CBC80D" w:rsidR="00BC11FB" w:rsidRDefault="00BC11FB" w:rsidP="00741C81">
      <w:pPr>
        <w:jc w:val="both"/>
        <w:rPr>
          <w:rFonts w:ascii="Segoe UI" w:hAnsi="Segoe UI" w:cs="Segoe UI"/>
        </w:rPr>
      </w:pPr>
      <w:r>
        <w:rPr>
          <w:rFonts w:ascii="Segoe UI" w:hAnsi="Segoe UI" w:cs="Segoe UI"/>
        </w:rPr>
        <w:t xml:space="preserve">Behind the </w:t>
      </w:r>
      <w:r w:rsidR="00FD26A2">
        <w:rPr>
          <w:rFonts w:ascii="Segoe UI" w:hAnsi="Segoe UI" w:cs="Segoe UI"/>
        </w:rPr>
        <w:t xml:space="preserve">advance of the development of humanoid robots, there is an interdisciplinary field of computer engineering, computer science, ergonomics, organizational behaviours, </w:t>
      </w:r>
      <w:r w:rsidR="00ED37D0">
        <w:rPr>
          <w:rFonts w:ascii="Segoe UI" w:hAnsi="Segoe UI" w:cs="Segoe UI"/>
        </w:rPr>
        <w:t xml:space="preserve">mechanical </w:t>
      </w:r>
      <w:r w:rsidR="000B6C30">
        <w:rPr>
          <w:rFonts w:ascii="Segoe UI" w:hAnsi="Segoe UI" w:cs="Segoe UI"/>
        </w:rPr>
        <w:t>engineering,</w:t>
      </w:r>
      <w:r w:rsidR="00ED37D0">
        <w:rPr>
          <w:rFonts w:ascii="Segoe UI" w:hAnsi="Segoe UI" w:cs="Segoe UI"/>
        </w:rPr>
        <w:t xml:space="preserve"> and artificial engineering. </w:t>
      </w:r>
      <w:r w:rsidR="00ED4D0B">
        <w:rPr>
          <w:rFonts w:ascii="Segoe UI" w:hAnsi="Segoe UI" w:cs="Segoe UI"/>
        </w:rPr>
        <w:t xml:space="preserve">Deep learning methods such as convolutional neural networks have shown promising results for improving humanoid robots’ capabilities such as </w:t>
      </w:r>
      <w:r w:rsidR="00741C81">
        <w:rPr>
          <w:rFonts w:ascii="Segoe UI" w:hAnsi="Segoe UI" w:cs="Segoe UI"/>
        </w:rPr>
        <w:t>object</w:t>
      </w:r>
      <w:r w:rsidR="00ED4D0B">
        <w:rPr>
          <w:rFonts w:ascii="Segoe UI" w:hAnsi="Segoe UI" w:cs="Segoe UI"/>
        </w:rPr>
        <w:t xml:space="preserve"> recognition, facial expression recognition and speech recognition. </w:t>
      </w:r>
    </w:p>
    <w:p w14:paraId="5D97FCA6" w14:textId="20293415" w:rsidR="00BC11FB" w:rsidRDefault="00741C81" w:rsidP="00741C81">
      <w:pPr>
        <w:jc w:val="both"/>
        <w:rPr>
          <w:rFonts w:ascii="Segoe UI" w:hAnsi="Segoe UI" w:cs="Segoe UI"/>
        </w:rPr>
      </w:pPr>
      <w:r w:rsidRPr="00741C81">
        <w:rPr>
          <w:rFonts w:ascii="Segoe UI" w:hAnsi="Segoe UI" w:cs="Segoe UI"/>
        </w:rPr>
        <w:t>Considering</w:t>
      </w:r>
      <w:r w:rsidRPr="00741C81">
        <w:rPr>
          <w:rFonts w:ascii="Segoe UI" w:hAnsi="Segoe UI" w:cs="Segoe UI"/>
        </w:rPr>
        <w:t xml:space="preserve"> the need for a comprehensive view of </w:t>
      </w:r>
      <w:r>
        <w:rPr>
          <w:rFonts w:ascii="Segoe UI" w:hAnsi="Segoe UI" w:cs="Segoe UI"/>
        </w:rPr>
        <w:t>humanoid</w:t>
      </w:r>
      <w:r w:rsidRPr="00741C81">
        <w:rPr>
          <w:rFonts w:ascii="Segoe UI" w:hAnsi="Segoe UI" w:cs="Segoe UI"/>
        </w:rPr>
        <w:t xml:space="preserve"> robots that can guide the</w:t>
      </w:r>
      <w:r>
        <w:rPr>
          <w:rFonts w:ascii="Segoe UI" w:hAnsi="Segoe UI" w:cs="Segoe UI"/>
        </w:rPr>
        <w:t xml:space="preserve"> </w:t>
      </w:r>
      <w:r w:rsidRPr="00741C81">
        <w:rPr>
          <w:rFonts w:ascii="Segoe UI" w:hAnsi="Segoe UI" w:cs="Segoe UI"/>
        </w:rPr>
        <w:t>future research direction, this study attempted to provide a systematic literature review of</w:t>
      </w:r>
      <w:r>
        <w:rPr>
          <w:rFonts w:ascii="Segoe UI" w:hAnsi="Segoe UI" w:cs="Segoe UI"/>
        </w:rPr>
        <w:t xml:space="preserve"> </w:t>
      </w:r>
      <w:r w:rsidRPr="00741C81">
        <w:rPr>
          <w:rFonts w:ascii="Segoe UI" w:hAnsi="Segoe UI" w:cs="Segoe UI"/>
        </w:rPr>
        <w:t>technological developments and identify opportunities and challenges in service robots.</w:t>
      </w:r>
    </w:p>
    <w:p w14:paraId="67BFBD41" w14:textId="5585A939" w:rsidR="00741C81" w:rsidRDefault="00741C81" w:rsidP="00741C81">
      <w:pPr>
        <w:jc w:val="both"/>
        <w:rPr>
          <w:rFonts w:ascii="Segoe UI" w:hAnsi="Segoe UI" w:cs="Segoe UI"/>
        </w:rPr>
      </w:pPr>
      <w:r>
        <w:rPr>
          <w:rFonts w:ascii="Segoe UI" w:hAnsi="Segoe UI" w:cs="Segoe UI"/>
        </w:rPr>
        <w:t xml:space="preserve">My prospective </w:t>
      </w:r>
      <w:r w:rsidR="000B6C30">
        <w:rPr>
          <w:rFonts w:ascii="Segoe UI" w:hAnsi="Segoe UI" w:cs="Segoe UI"/>
        </w:rPr>
        <w:t>research topics was vision-based region control on robotics, and t</w:t>
      </w:r>
      <w:r>
        <w:rPr>
          <w:rFonts w:ascii="Segoe UI" w:hAnsi="Segoe UI" w:cs="Segoe UI"/>
        </w:rPr>
        <w:t>his review has increased</w:t>
      </w:r>
      <w:r w:rsidR="000B6C30">
        <w:rPr>
          <w:rFonts w:ascii="Segoe UI" w:hAnsi="Segoe UI" w:cs="Segoe UI"/>
        </w:rPr>
        <w:t xml:space="preserve"> my interest to study and research further in humanoid robotics. </w:t>
      </w:r>
    </w:p>
    <w:p w14:paraId="12BE3824" w14:textId="12CDEA74" w:rsidR="00E64525" w:rsidRPr="004275BD" w:rsidRDefault="00E64525" w:rsidP="006F044E">
      <w:pPr>
        <w:jc w:val="both"/>
        <w:rPr>
          <w:rFonts w:ascii="Segoe UI" w:hAnsi="Segoe UI" w:cs="Segoe UI"/>
          <w:b/>
          <w:bCs/>
          <w:color w:val="2F5496" w:themeColor="accent1" w:themeShade="BF"/>
          <w:sz w:val="28"/>
          <w:szCs w:val="28"/>
        </w:rPr>
      </w:pPr>
      <w:r w:rsidRPr="004275BD">
        <w:rPr>
          <w:rFonts w:ascii="Segoe UI" w:hAnsi="Segoe UI" w:cs="Segoe UI"/>
          <w:b/>
          <w:bCs/>
          <w:color w:val="2F5496" w:themeColor="accent1" w:themeShade="BF"/>
          <w:sz w:val="28"/>
          <w:szCs w:val="28"/>
        </w:rPr>
        <w:t>References</w:t>
      </w:r>
    </w:p>
    <w:p w14:paraId="63301E02" w14:textId="77777777" w:rsidR="003E454B" w:rsidRPr="003E454B" w:rsidRDefault="00E208E9" w:rsidP="006F044E">
      <w:pPr>
        <w:pStyle w:val="Bibliography"/>
        <w:tabs>
          <w:tab w:val="clear" w:pos="384"/>
          <w:tab w:val="left" w:pos="567"/>
        </w:tabs>
        <w:ind w:left="567" w:hanging="567"/>
        <w:jc w:val="both"/>
        <w:rPr>
          <w:rFonts w:ascii="Segoe UI" w:hAnsi="Segoe UI" w:cs="Segoe UI"/>
        </w:rPr>
      </w:pPr>
      <w:r w:rsidRPr="007F6892">
        <w:rPr>
          <w:rFonts w:ascii="Segoe UI" w:hAnsi="Segoe UI" w:cs="Segoe UI"/>
          <w:b/>
          <w:bCs/>
        </w:rPr>
        <w:fldChar w:fldCharType="begin"/>
      </w:r>
      <w:r w:rsidRPr="007F6892">
        <w:rPr>
          <w:rFonts w:ascii="Segoe UI" w:hAnsi="Segoe UI" w:cs="Segoe UI"/>
          <w:b/>
          <w:bCs/>
        </w:rPr>
        <w:instrText xml:space="preserve"> ADDIN ZOTERO_BIBL {"uncited":[],"omitted":[],"custom":[]} CSL_BIBLIOGRAPHY </w:instrText>
      </w:r>
      <w:r w:rsidRPr="007F6892">
        <w:rPr>
          <w:rFonts w:ascii="Segoe UI" w:hAnsi="Segoe UI" w:cs="Segoe UI"/>
          <w:b/>
          <w:bCs/>
        </w:rPr>
        <w:fldChar w:fldCharType="separate"/>
      </w:r>
      <w:r w:rsidR="003E454B" w:rsidRPr="003E454B">
        <w:rPr>
          <w:rFonts w:ascii="Segoe UI" w:hAnsi="Segoe UI" w:cs="Segoe UI"/>
        </w:rPr>
        <w:t>[1]</w:t>
      </w:r>
      <w:r w:rsidR="003E454B" w:rsidRPr="003E454B">
        <w:rPr>
          <w:rFonts w:ascii="Segoe UI" w:hAnsi="Segoe UI" w:cs="Segoe UI"/>
        </w:rPr>
        <w:tab/>
        <w:t xml:space="preserve">K. Kaneko </w:t>
      </w:r>
      <w:r w:rsidR="003E454B" w:rsidRPr="003E454B">
        <w:rPr>
          <w:rFonts w:ascii="Segoe UI" w:hAnsi="Segoe UI" w:cs="Segoe UI"/>
          <w:i/>
          <w:iCs/>
        </w:rPr>
        <w:t>et al.</w:t>
      </w:r>
      <w:r w:rsidR="003E454B" w:rsidRPr="003E454B">
        <w:rPr>
          <w:rFonts w:ascii="Segoe UI" w:hAnsi="Segoe UI" w:cs="Segoe UI"/>
        </w:rPr>
        <w:t xml:space="preserve">, ‘Humanoid robot HRP-2Kai — Improvement of HRP-2 towards disaster response tasks’, in </w:t>
      </w:r>
      <w:r w:rsidR="003E454B" w:rsidRPr="003E454B">
        <w:rPr>
          <w:rFonts w:ascii="Segoe UI" w:hAnsi="Segoe UI" w:cs="Segoe UI"/>
          <w:i/>
          <w:iCs/>
        </w:rPr>
        <w:t>2015 IEEE-RAS 15th International Conference on Humanoid Robots (Humanoids)</w:t>
      </w:r>
      <w:r w:rsidR="003E454B" w:rsidRPr="003E454B">
        <w:rPr>
          <w:rFonts w:ascii="Segoe UI" w:hAnsi="Segoe UI" w:cs="Segoe UI"/>
        </w:rPr>
        <w:t xml:space="preserve">, Seoul, South Korea: IEEE, Nov. 2015, pp. 132–139. </w:t>
      </w:r>
      <w:proofErr w:type="spellStart"/>
      <w:r w:rsidR="003E454B" w:rsidRPr="003E454B">
        <w:rPr>
          <w:rFonts w:ascii="Segoe UI" w:hAnsi="Segoe UI" w:cs="Segoe UI"/>
        </w:rPr>
        <w:t>doi</w:t>
      </w:r>
      <w:proofErr w:type="spellEnd"/>
      <w:r w:rsidR="003E454B" w:rsidRPr="003E454B">
        <w:rPr>
          <w:rFonts w:ascii="Segoe UI" w:hAnsi="Segoe UI" w:cs="Segoe UI"/>
        </w:rPr>
        <w:t>: 10.1109/HUMANOIDS.2015.7363526.</w:t>
      </w:r>
    </w:p>
    <w:p w14:paraId="47FC1DF3" w14:textId="6F27BBB0"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w:t>
      </w:r>
      <w:r w:rsidRPr="003E454B">
        <w:rPr>
          <w:rFonts w:ascii="Segoe UI" w:hAnsi="Segoe UI" w:cs="Segoe UI"/>
        </w:rPr>
        <w:tab/>
      </w:r>
      <w:r w:rsidR="000B6C30">
        <w:rPr>
          <w:rFonts w:ascii="Segoe UI" w:hAnsi="Segoe UI" w:cs="Segoe UI"/>
        </w:rPr>
        <w:tab/>
      </w:r>
      <w:r w:rsidRPr="003E454B">
        <w:rPr>
          <w:rFonts w:ascii="Segoe UI" w:hAnsi="Segoe UI" w:cs="Segoe UI"/>
        </w:rPr>
        <w:t xml:space="preserve">S. </w:t>
      </w:r>
      <w:proofErr w:type="spellStart"/>
      <w:r w:rsidRPr="003E454B">
        <w:rPr>
          <w:rFonts w:ascii="Segoe UI" w:hAnsi="Segoe UI" w:cs="Segoe UI"/>
        </w:rPr>
        <w:t>Kuindersma</w:t>
      </w:r>
      <w:proofErr w:type="spellEnd"/>
      <w:r w:rsidRPr="003E454B">
        <w:rPr>
          <w:rFonts w:ascii="Segoe UI" w:hAnsi="Segoe UI" w:cs="Segoe UI"/>
        </w:rPr>
        <w:t xml:space="preserve"> </w:t>
      </w:r>
      <w:r w:rsidRPr="003E454B">
        <w:rPr>
          <w:rFonts w:ascii="Segoe UI" w:hAnsi="Segoe UI" w:cs="Segoe UI"/>
          <w:i/>
          <w:iCs/>
        </w:rPr>
        <w:t>et al.</w:t>
      </w:r>
      <w:r w:rsidRPr="003E454B">
        <w:rPr>
          <w:rFonts w:ascii="Segoe UI" w:hAnsi="Segoe UI" w:cs="Segoe UI"/>
        </w:rPr>
        <w:t xml:space="preserve">, ‘Optimization-based locomotion planning, estimation, and control design for the atlas humanoid robot’, </w:t>
      </w:r>
      <w:proofErr w:type="spellStart"/>
      <w:r w:rsidRPr="003E454B">
        <w:rPr>
          <w:rFonts w:ascii="Segoe UI" w:hAnsi="Segoe UI" w:cs="Segoe UI"/>
          <w:i/>
          <w:iCs/>
        </w:rPr>
        <w:t>Auton</w:t>
      </w:r>
      <w:proofErr w:type="spellEnd"/>
      <w:r w:rsidRPr="003E454B">
        <w:rPr>
          <w:rFonts w:ascii="Segoe UI" w:hAnsi="Segoe UI" w:cs="Segoe UI"/>
          <w:i/>
          <w:iCs/>
        </w:rPr>
        <w:t>. Robots</w:t>
      </w:r>
      <w:r w:rsidRPr="003E454B">
        <w:rPr>
          <w:rFonts w:ascii="Segoe UI" w:hAnsi="Segoe UI" w:cs="Segoe UI"/>
        </w:rPr>
        <w:t xml:space="preserve">, vol. 40, no. 3, pp. 429–455, Mar. 2016, </w:t>
      </w:r>
      <w:proofErr w:type="spellStart"/>
      <w:r w:rsidRPr="003E454B">
        <w:rPr>
          <w:rFonts w:ascii="Segoe UI" w:hAnsi="Segoe UI" w:cs="Segoe UI"/>
        </w:rPr>
        <w:t>doi</w:t>
      </w:r>
      <w:proofErr w:type="spellEnd"/>
      <w:r w:rsidRPr="003E454B">
        <w:rPr>
          <w:rFonts w:ascii="Segoe UI" w:hAnsi="Segoe UI" w:cs="Segoe UI"/>
        </w:rPr>
        <w:t>: 10.1007/s10514-015-9479-3.</w:t>
      </w:r>
    </w:p>
    <w:p w14:paraId="2E15CA58" w14:textId="114FD73B"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w:t>
      </w:r>
      <w:r w:rsidRPr="003E454B">
        <w:rPr>
          <w:rFonts w:ascii="Segoe UI" w:hAnsi="Segoe UI" w:cs="Segoe UI"/>
        </w:rPr>
        <w:tab/>
      </w:r>
      <w:r w:rsidR="000B6C30">
        <w:rPr>
          <w:rFonts w:ascii="Segoe UI" w:hAnsi="Segoe UI" w:cs="Segoe UI"/>
        </w:rPr>
        <w:tab/>
      </w:r>
      <w:r w:rsidRPr="003E454B">
        <w:rPr>
          <w:rFonts w:ascii="Segoe UI" w:hAnsi="Segoe UI" w:cs="Segoe UI"/>
        </w:rPr>
        <w:t xml:space="preserve">T. Jung, J. Lim, H. Bae, K. K. Lee, H.-M. Joe, and J.-H. Oh, ‘Development of the Humanoid Disaster Response Platform DRC-HUBO+’, </w:t>
      </w:r>
      <w:r w:rsidRPr="003E454B">
        <w:rPr>
          <w:rFonts w:ascii="Segoe UI" w:hAnsi="Segoe UI" w:cs="Segoe UI"/>
          <w:i/>
          <w:iCs/>
        </w:rPr>
        <w:t>IEEE Trans. Robot.</w:t>
      </w:r>
      <w:r w:rsidRPr="003E454B">
        <w:rPr>
          <w:rFonts w:ascii="Segoe UI" w:hAnsi="Segoe UI" w:cs="Segoe UI"/>
        </w:rPr>
        <w:t xml:space="preserve">, vol. 34, no. 1, pp. 1–17, Feb. 2018, </w:t>
      </w:r>
      <w:proofErr w:type="spellStart"/>
      <w:r w:rsidRPr="003E454B">
        <w:rPr>
          <w:rFonts w:ascii="Segoe UI" w:hAnsi="Segoe UI" w:cs="Segoe UI"/>
        </w:rPr>
        <w:t>doi</w:t>
      </w:r>
      <w:proofErr w:type="spellEnd"/>
      <w:r w:rsidRPr="003E454B">
        <w:rPr>
          <w:rFonts w:ascii="Segoe UI" w:hAnsi="Segoe UI" w:cs="Segoe UI"/>
        </w:rPr>
        <w:t>: 10.1109/TRO.2017.2776287.</w:t>
      </w:r>
    </w:p>
    <w:p w14:paraId="15006E5C" w14:textId="3F00A3D0"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4]</w:t>
      </w:r>
      <w:r w:rsidRPr="003E454B">
        <w:rPr>
          <w:rFonts w:ascii="Segoe UI" w:hAnsi="Segoe UI" w:cs="Segoe UI"/>
        </w:rPr>
        <w:tab/>
      </w:r>
      <w:r w:rsidR="000B6C30">
        <w:rPr>
          <w:rFonts w:ascii="Segoe UI" w:hAnsi="Segoe UI" w:cs="Segoe UI"/>
        </w:rPr>
        <w:tab/>
      </w:r>
      <w:r w:rsidRPr="003E454B">
        <w:rPr>
          <w:rFonts w:ascii="Segoe UI" w:hAnsi="Segoe UI" w:cs="Segoe UI"/>
        </w:rPr>
        <w:t xml:space="preserve">H. Dai and R. </w:t>
      </w:r>
      <w:proofErr w:type="spellStart"/>
      <w:r w:rsidRPr="003E454B">
        <w:rPr>
          <w:rFonts w:ascii="Segoe UI" w:hAnsi="Segoe UI" w:cs="Segoe UI"/>
        </w:rPr>
        <w:t>Tedrake</w:t>
      </w:r>
      <w:proofErr w:type="spellEnd"/>
      <w:r w:rsidRPr="003E454B">
        <w:rPr>
          <w:rFonts w:ascii="Segoe UI" w:hAnsi="Segoe UI" w:cs="Segoe UI"/>
        </w:rPr>
        <w:t xml:space="preserve">, ‘Planning robust walking motion on uneven terrain via convex optimization’, in </w:t>
      </w:r>
      <w:r w:rsidRPr="003E454B">
        <w:rPr>
          <w:rFonts w:ascii="Segoe UI" w:hAnsi="Segoe UI" w:cs="Segoe UI"/>
          <w:i/>
          <w:iCs/>
        </w:rPr>
        <w:t>2016 IEEE-RAS 16th International Conference on Humanoid Robots (Humanoids)</w:t>
      </w:r>
      <w:r w:rsidRPr="003E454B">
        <w:rPr>
          <w:rFonts w:ascii="Segoe UI" w:hAnsi="Segoe UI" w:cs="Segoe UI"/>
        </w:rPr>
        <w:t xml:space="preserve">, Cancun, Mexico: IEEE, Nov. 2016, pp. 579–586. </w:t>
      </w:r>
      <w:proofErr w:type="spellStart"/>
      <w:r w:rsidRPr="003E454B">
        <w:rPr>
          <w:rFonts w:ascii="Segoe UI" w:hAnsi="Segoe UI" w:cs="Segoe UI"/>
        </w:rPr>
        <w:t>doi</w:t>
      </w:r>
      <w:proofErr w:type="spellEnd"/>
      <w:r w:rsidRPr="003E454B">
        <w:rPr>
          <w:rFonts w:ascii="Segoe UI" w:hAnsi="Segoe UI" w:cs="Segoe UI"/>
        </w:rPr>
        <w:t>: 10.1109/HUMANOIDS.2016.7803333.</w:t>
      </w:r>
    </w:p>
    <w:p w14:paraId="4C967179" w14:textId="169930F1"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5]</w:t>
      </w:r>
      <w:r w:rsidRPr="003E454B">
        <w:rPr>
          <w:rFonts w:ascii="Segoe UI" w:hAnsi="Segoe UI" w:cs="Segoe UI"/>
        </w:rPr>
        <w:tab/>
      </w:r>
      <w:r w:rsidR="000B6C30">
        <w:rPr>
          <w:rFonts w:ascii="Segoe UI" w:hAnsi="Segoe UI" w:cs="Segoe UI"/>
        </w:rPr>
        <w:tab/>
      </w:r>
      <w:r w:rsidRPr="003E454B">
        <w:rPr>
          <w:rFonts w:ascii="Segoe UI" w:hAnsi="Segoe UI" w:cs="Segoe UI"/>
        </w:rPr>
        <w:t xml:space="preserve">G. </w:t>
      </w:r>
      <w:proofErr w:type="spellStart"/>
      <w:r w:rsidRPr="003E454B">
        <w:rPr>
          <w:rFonts w:ascii="Segoe UI" w:hAnsi="Segoe UI" w:cs="Segoe UI"/>
        </w:rPr>
        <w:t>Bledt</w:t>
      </w:r>
      <w:proofErr w:type="spellEnd"/>
      <w:r w:rsidRPr="003E454B">
        <w:rPr>
          <w:rFonts w:ascii="Segoe UI" w:hAnsi="Segoe UI" w:cs="Segoe UI"/>
        </w:rPr>
        <w:t xml:space="preserve">, P. M. </w:t>
      </w:r>
      <w:proofErr w:type="spellStart"/>
      <w:r w:rsidRPr="003E454B">
        <w:rPr>
          <w:rFonts w:ascii="Segoe UI" w:hAnsi="Segoe UI" w:cs="Segoe UI"/>
        </w:rPr>
        <w:t>Wensing</w:t>
      </w:r>
      <w:proofErr w:type="spellEnd"/>
      <w:r w:rsidRPr="003E454B">
        <w:rPr>
          <w:rFonts w:ascii="Segoe UI" w:hAnsi="Segoe UI" w:cs="Segoe UI"/>
        </w:rPr>
        <w:t xml:space="preserve">, and S. Kim, ‘Policy-regularized model predictive control to stabilize diverse quadrupedal gaits for the MIT cheetah’, in </w:t>
      </w:r>
      <w:r w:rsidRPr="003E454B">
        <w:rPr>
          <w:rFonts w:ascii="Segoe UI" w:hAnsi="Segoe UI" w:cs="Segoe UI"/>
          <w:i/>
          <w:iCs/>
        </w:rPr>
        <w:t>2017 IEEE/RSJ International Conference on Intelligent Robots and Systems (IROS)</w:t>
      </w:r>
      <w:r w:rsidRPr="003E454B">
        <w:rPr>
          <w:rFonts w:ascii="Segoe UI" w:hAnsi="Segoe UI" w:cs="Segoe UI"/>
        </w:rPr>
        <w:t xml:space="preserve">, Vancouver, BC: IEEE, Sep. 2017, pp. 4102–4109. </w:t>
      </w:r>
      <w:proofErr w:type="spellStart"/>
      <w:r w:rsidRPr="003E454B">
        <w:rPr>
          <w:rFonts w:ascii="Segoe UI" w:hAnsi="Segoe UI" w:cs="Segoe UI"/>
        </w:rPr>
        <w:t>doi</w:t>
      </w:r>
      <w:proofErr w:type="spellEnd"/>
      <w:r w:rsidRPr="003E454B">
        <w:rPr>
          <w:rFonts w:ascii="Segoe UI" w:hAnsi="Segoe UI" w:cs="Segoe UI"/>
        </w:rPr>
        <w:t>: 10.1109/IROS.2017.8206268.</w:t>
      </w:r>
    </w:p>
    <w:p w14:paraId="428C15AF" w14:textId="0DF740E1"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6]</w:t>
      </w:r>
      <w:r w:rsidRPr="003E454B">
        <w:rPr>
          <w:rFonts w:ascii="Segoe UI" w:hAnsi="Segoe UI" w:cs="Segoe UI"/>
        </w:rPr>
        <w:tab/>
      </w:r>
      <w:r w:rsidR="000B6C30">
        <w:rPr>
          <w:rFonts w:ascii="Segoe UI" w:hAnsi="Segoe UI" w:cs="Segoe UI"/>
        </w:rPr>
        <w:tab/>
      </w:r>
      <w:r w:rsidRPr="003E454B">
        <w:rPr>
          <w:rFonts w:ascii="Segoe UI" w:hAnsi="Segoe UI" w:cs="Segoe UI"/>
        </w:rPr>
        <w:t xml:space="preserve">G. </w:t>
      </w:r>
      <w:proofErr w:type="spellStart"/>
      <w:r w:rsidRPr="003E454B">
        <w:rPr>
          <w:rFonts w:ascii="Segoe UI" w:hAnsi="Segoe UI" w:cs="Segoe UI"/>
        </w:rPr>
        <w:t>Bledt</w:t>
      </w:r>
      <w:proofErr w:type="spellEnd"/>
      <w:r w:rsidRPr="003E454B">
        <w:rPr>
          <w:rFonts w:ascii="Segoe UI" w:hAnsi="Segoe UI" w:cs="Segoe UI"/>
        </w:rPr>
        <w:t xml:space="preserve">, M. J. Powell, B. Katz, J. Di Carlo, P. M. </w:t>
      </w:r>
      <w:proofErr w:type="spellStart"/>
      <w:r w:rsidRPr="003E454B">
        <w:rPr>
          <w:rFonts w:ascii="Segoe UI" w:hAnsi="Segoe UI" w:cs="Segoe UI"/>
        </w:rPr>
        <w:t>Wensing</w:t>
      </w:r>
      <w:proofErr w:type="spellEnd"/>
      <w:r w:rsidRPr="003E454B">
        <w:rPr>
          <w:rFonts w:ascii="Segoe UI" w:hAnsi="Segoe UI" w:cs="Segoe UI"/>
        </w:rPr>
        <w:t xml:space="preserve">, and S. Kim, ‘MIT Cheetah 3: Design and Control of a Robust, Dynamic Quadruped Robot’, in </w:t>
      </w:r>
      <w:r w:rsidRPr="003E454B">
        <w:rPr>
          <w:rFonts w:ascii="Segoe UI" w:hAnsi="Segoe UI" w:cs="Segoe UI"/>
          <w:i/>
          <w:iCs/>
        </w:rPr>
        <w:t>2018 IEEE/RSJ International Conference on Intelligent Robots and Systems (IROS)</w:t>
      </w:r>
      <w:r w:rsidRPr="003E454B">
        <w:rPr>
          <w:rFonts w:ascii="Segoe UI" w:hAnsi="Segoe UI" w:cs="Segoe UI"/>
        </w:rPr>
        <w:t xml:space="preserve">, Madrid: IEEE, Oct. 2018, pp. 2245–2252. </w:t>
      </w:r>
      <w:proofErr w:type="spellStart"/>
      <w:r w:rsidRPr="003E454B">
        <w:rPr>
          <w:rFonts w:ascii="Segoe UI" w:hAnsi="Segoe UI" w:cs="Segoe UI"/>
        </w:rPr>
        <w:t>doi</w:t>
      </w:r>
      <w:proofErr w:type="spellEnd"/>
      <w:r w:rsidRPr="003E454B">
        <w:rPr>
          <w:rFonts w:ascii="Segoe UI" w:hAnsi="Segoe UI" w:cs="Segoe UI"/>
        </w:rPr>
        <w:t>: 10.1109/IROS.2018.8593885.</w:t>
      </w:r>
    </w:p>
    <w:p w14:paraId="1328B58A" w14:textId="6180BB79"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7]</w:t>
      </w:r>
      <w:r w:rsidRPr="003E454B">
        <w:rPr>
          <w:rFonts w:ascii="Segoe UI" w:hAnsi="Segoe UI" w:cs="Segoe UI"/>
        </w:rPr>
        <w:tab/>
      </w:r>
      <w:r w:rsidR="000B6C30">
        <w:rPr>
          <w:rFonts w:ascii="Segoe UI" w:hAnsi="Segoe UI" w:cs="Segoe UI"/>
        </w:rPr>
        <w:tab/>
      </w:r>
      <w:r w:rsidRPr="003E454B">
        <w:rPr>
          <w:rFonts w:ascii="Segoe UI" w:hAnsi="Segoe UI" w:cs="Segoe UI"/>
        </w:rPr>
        <w:t xml:space="preserve">J. Di Carlo, P. M. </w:t>
      </w:r>
      <w:proofErr w:type="spellStart"/>
      <w:r w:rsidRPr="003E454B">
        <w:rPr>
          <w:rFonts w:ascii="Segoe UI" w:hAnsi="Segoe UI" w:cs="Segoe UI"/>
        </w:rPr>
        <w:t>Wensing</w:t>
      </w:r>
      <w:proofErr w:type="spellEnd"/>
      <w:r w:rsidRPr="003E454B">
        <w:rPr>
          <w:rFonts w:ascii="Segoe UI" w:hAnsi="Segoe UI" w:cs="Segoe UI"/>
        </w:rPr>
        <w:t xml:space="preserve">, B. Katz, G. </w:t>
      </w:r>
      <w:proofErr w:type="spellStart"/>
      <w:r w:rsidRPr="003E454B">
        <w:rPr>
          <w:rFonts w:ascii="Segoe UI" w:hAnsi="Segoe UI" w:cs="Segoe UI"/>
        </w:rPr>
        <w:t>Bledt</w:t>
      </w:r>
      <w:proofErr w:type="spellEnd"/>
      <w:r w:rsidRPr="003E454B">
        <w:rPr>
          <w:rFonts w:ascii="Segoe UI" w:hAnsi="Segoe UI" w:cs="Segoe UI"/>
        </w:rPr>
        <w:t xml:space="preserve">, and S. Kim, ‘Dynamic Locomotion in the MIT Cheetah 3 Through Convex Model-Predictive Control’, in </w:t>
      </w:r>
      <w:r w:rsidRPr="003E454B">
        <w:rPr>
          <w:rFonts w:ascii="Segoe UI" w:hAnsi="Segoe UI" w:cs="Segoe UI"/>
          <w:i/>
          <w:iCs/>
        </w:rPr>
        <w:t>2018 IEEE/RSJ International Conference on Intelligent Robots and Systems (IROS)</w:t>
      </w:r>
      <w:r w:rsidRPr="003E454B">
        <w:rPr>
          <w:rFonts w:ascii="Segoe UI" w:hAnsi="Segoe UI" w:cs="Segoe UI"/>
        </w:rPr>
        <w:t xml:space="preserve">, Madrid: IEEE, Oct. 2018, pp. 1–9. </w:t>
      </w:r>
      <w:proofErr w:type="spellStart"/>
      <w:r w:rsidRPr="003E454B">
        <w:rPr>
          <w:rFonts w:ascii="Segoe UI" w:hAnsi="Segoe UI" w:cs="Segoe UI"/>
        </w:rPr>
        <w:t>doi</w:t>
      </w:r>
      <w:proofErr w:type="spellEnd"/>
      <w:r w:rsidRPr="003E454B">
        <w:rPr>
          <w:rFonts w:ascii="Segoe UI" w:hAnsi="Segoe UI" w:cs="Segoe UI"/>
        </w:rPr>
        <w:t>: 10.1109/IROS.2018.8594448.</w:t>
      </w:r>
    </w:p>
    <w:p w14:paraId="1BC9363E" w14:textId="22A4F297"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8]</w:t>
      </w:r>
      <w:r w:rsidRPr="003E454B">
        <w:rPr>
          <w:rFonts w:ascii="Segoe UI" w:hAnsi="Segoe UI" w:cs="Segoe UI"/>
        </w:rPr>
        <w:tab/>
      </w:r>
      <w:r w:rsidR="000B6C30">
        <w:rPr>
          <w:rFonts w:ascii="Segoe UI" w:hAnsi="Segoe UI" w:cs="Segoe UI"/>
        </w:rPr>
        <w:tab/>
      </w:r>
      <w:r w:rsidRPr="003E454B">
        <w:rPr>
          <w:rFonts w:ascii="Segoe UI" w:hAnsi="Segoe UI" w:cs="Segoe UI"/>
        </w:rPr>
        <w:t xml:space="preserve">D. Kim, J. Di Carlo, B. Katz, G. </w:t>
      </w:r>
      <w:proofErr w:type="spellStart"/>
      <w:r w:rsidRPr="003E454B">
        <w:rPr>
          <w:rFonts w:ascii="Segoe UI" w:hAnsi="Segoe UI" w:cs="Segoe UI"/>
        </w:rPr>
        <w:t>Bledt</w:t>
      </w:r>
      <w:proofErr w:type="spellEnd"/>
      <w:r w:rsidRPr="003E454B">
        <w:rPr>
          <w:rFonts w:ascii="Segoe UI" w:hAnsi="Segoe UI" w:cs="Segoe UI"/>
        </w:rPr>
        <w:t xml:space="preserve">, and S. Kim, ‘Highly Dynamic Quadruped Locomotion via Whole-Body Impulse Control and Model Predictive Control’. </w:t>
      </w:r>
      <w:proofErr w:type="spellStart"/>
      <w:r w:rsidRPr="003E454B">
        <w:rPr>
          <w:rFonts w:ascii="Segoe UI" w:hAnsi="Segoe UI" w:cs="Segoe UI"/>
        </w:rPr>
        <w:t>arXiv</w:t>
      </w:r>
      <w:proofErr w:type="spellEnd"/>
      <w:r w:rsidRPr="003E454B">
        <w:rPr>
          <w:rFonts w:ascii="Segoe UI" w:hAnsi="Segoe UI" w:cs="Segoe UI"/>
        </w:rPr>
        <w:t>, Sep. 14, 2019. Accessed: Apr. 16, 2023. [Online]. Available: http://arxiv.org/abs/1909.06586</w:t>
      </w:r>
    </w:p>
    <w:p w14:paraId="1132AA77" w14:textId="2CFB5855"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lastRenderedPageBreak/>
        <w:t>[9]</w:t>
      </w:r>
      <w:r w:rsidRPr="003E454B">
        <w:rPr>
          <w:rFonts w:ascii="Segoe UI" w:hAnsi="Segoe UI" w:cs="Segoe UI"/>
        </w:rPr>
        <w:tab/>
      </w:r>
      <w:r w:rsidR="000B6C30">
        <w:rPr>
          <w:rFonts w:ascii="Segoe UI" w:hAnsi="Segoe UI" w:cs="Segoe UI"/>
        </w:rPr>
        <w:tab/>
      </w:r>
      <w:r w:rsidRPr="003E454B">
        <w:rPr>
          <w:rFonts w:ascii="Segoe UI" w:hAnsi="Segoe UI" w:cs="Segoe UI"/>
        </w:rPr>
        <w:t xml:space="preserve">G. Garcia, R. Griffin, and J. Pratt, ‘Time-Varying Model Predictive Control for Highly Dynamic Motions of Quadrupedal Robots’, in </w:t>
      </w:r>
      <w:r w:rsidRPr="003E454B">
        <w:rPr>
          <w:rFonts w:ascii="Segoe UI" w:hAnsi="Segoe UI" w:cs="Segoe UI"/>
          <w:i/>
          <w:iCs/>
        </w:rPr>
        <w:t>2021 IEEE International Conference on Robotics and Automation (ICRA)</w:t>
      </w:r>
      <w:r w:rsidRPr="003E454B">
        <w:rPr>
          <w:rFonts w:ascii="Segoe UI" w:hAnsi="Segoe UI" w:cs="Segoe UI"/>
        </w:rPr>
        <w:t xml:space="preserve">, Xi’an, China: IEEE, May 2021, pp. 7344–7349. </w:t>
      </w:r>
      <w:proofErr w:type="spellStart"/>
      <w:r w:rsidRPr="003E454B">
        <w:rPr>
          <w:rFonts w:ascii="Segoe UI" w:hAnsi="Segoe UI" w:cs="Segoe UI"/>
        </w:rPr>
        <w:t>doi</w:t>
      </w:r>
      <w:proofErr w:type="spellEnd"/>
      <w:r w:rsidRPr="003E454B">
        <w:rPr>
          <w:rFonts w:ascii="Segoe UI" w:hAnsi="Segoe UI" w:cs="Segoe UI"/>
        </w:rPr>
        <w:t>: 10.1109/ICRA48506.2021.9561913.</w:t>
      </w:r>
    </w:p>
    <w:p w14:paraId="5FC244B6" w14:textId="417887AD"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0]</w:t>
      </w:r>
      <w:r w:rsidRPr="003E454B">
        <w:rPr>
          <w:rFonts w:ascii="Segoe UI" w:hAnsi="Segoe UI" w:cs="Segoe UI"/>
        </w:rPr>
        <w:tab/>
      </w:r>
      <w:r w:rsidR="000B6C30">
        <w:rPr>
          <w:rFonts w:ascii="Segoe UI" w:hAnsi="Segoe UI" w:cs="Segoe UI"/>
        </w:rPr>
        <w:tab/>
      </w:r>
      <w:r w:rsidRPr="003E454B">
        <w:rPr>
          <w:rFonts w:ascii="Segoe UI" w:hAnsi="Segoe UI" w:cs="Segoe UI"/>
        </w:rPr>
        <w:t xml:space="preserve">Z. Zhou, B. Wingo, N. Boyd, S. Hutchinson, and Y. Zhao, ‘Momentum-Aware Trajectory Optimization and Control for Agile Quadrupedal Locomotion’. </w:t>
      </w:r>
      <w:proofErr w:type="spellStart"/>
      <w:r w:rsidRPr="003E454B">
        <w:rPr>
          <w:rFonts w:ascii="Segoe UI" w:hAnsi="Segoe UI" w:cs="Segoe UI"/>
        </w:rPr>
        <w:t>arXiv</w:t>
      </w:r>
      <w:proofErr w:type="spellEnd"/>
      <w:r w:rsidRPr="003E454B">
        <w:rPr>
          <w:rFonts w:ascii="Segoe UI" w:hAnsi="Segoe UI" w:cs="Segoe UI"/>
        </w:rPr>
        <w:t>, Jun. 18, 2022. Accessed: Apr. 16, 2023. [Online]. Available: http://arxiv.org/abs/2203.01548</w:t>
      </w:r>
    </w:p>
    <w:p w14:paraId="3AD2DDC6" w14:textId="47F9C6AC"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1]</w:t>
      </w:r>
      <w:r w:rsidR="000B6C30">
        <w:rPr>
          <w:rFonts w:ascii="Segoe UI" w:hAnsi="Segoe UI" w:cs="Segoe UI"/>
        </w:rPr>
        <w:tab/>
      </w:r>
      <w:r w:rsidRPr="003E454B">
        <w:rPr>
          <w:rFonts w:ascii="Segoe UI" w:hAnsi="Segoe UI" w:cs="Segoe UI"/>
        </w:rPr>
        <w:tab/>
        <w:t xml:space="preserve">D. E. Orin, A. Goswami, and S.-H. Lee, ‘Centroidal dynamics of a humanoid robot’, </w:t>
      </w:r>
      <w:proofErr w:type="spellStart"/>
      <w:r w:rsidRPr="003E454B">
        <w:rPr>
          <w:rFonts w:ascii="Segoe UI" w:hAnsi="Segoe UI" w:cs="Segoe UI"/>
          <w:i/>
          <w:iCs/>
        </w:rPr>
        <w:t>Auton</w:t>
      </w:r>
      <w:proofErr w:type="spellEnd"/>
      <w:r w:rsidRPr="003E454B">
        <w:rPr>
          <w:rFonts w:ascii="Segoe UI" w:hAnsi="Segoe UI" w:cs="Segoe UI"/>
          <w:i/>
          <w:iCs/>
        </w:rPr>
        <w:t>. Robots</w:t>
      </w:r>
      <w:r w:rsidRPr="003E454B">
        <w:rPr>
          <w:rFonts w:ascii="Segoe UI" w:hAnsi="Segoe UI" w:cs="Segoe UI"/>
        </w:rPr>
        <w:t xml:space="preserve">, vol. 35, no. 2–3, pp. 161–176, Oct. 2013, </w:t>
      </w:r>
      <w:proofErr w:type="spellStart"/>
      <w:r w:rsidRPr="003E454B">
        <w:rPr>
          <w:rFonts w:ascii="Segoe UI" w:hAnsi="Segoe UI" w:cs="Segoe UI"/>
        </w:rPr>
        <w:t>doi</w:t>
      </w:r>
      <w:proofErr w:type="spellEnd"/>
      <w:r w:rsidRPr="003E454B">
        <w:rPr>
          <w:rFonts w:ascii="Segoe UI" w:hAnsi="Segoe UI" w:cs="Segoe UI"/>
        </w:rPr>
        <w:t>: 10.1007/s10514-013-9341-4.</w:t>
      </w:r>
    </w:p>
    <w:p w14:paraId="4692BEBC" w14:textId="5447919F"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2]</w:t>
      </w:r>
      <w:r w:rsidRPr="003E454B">
        <w:rPr>
          <w:rFonts w:ascii="Segoe UI" w:hAnsi="Segoe UI" w:cs="Segoe UI"/>
        </w:rPr>
        <w:tab/>
      </w:r>
      <w:r w:rsidR="000B6C30">
        <w:rPr>
          <w:rFonts w:ascii="Segoe UI" w:hAnsi="Segoe UI" w:cs="Segoe UI"/>
        </w:rPr>
        <w:tab/>
      </w:r>
      <w:r w:rsidRPr="003E454B">
        <w:rPr>
          <w:rFonts w:ascii="Segoe UI" w:hAnsi="Segoe UI" w:cs="Segoe UI"/>
        </w:rPr>
        <w:t xml:space="preserve">H. Dai, A. Valenzuela, and R. </w:t>
      </w:r>
      <w:proofErr w:type="spellStart"/>
      <w:r w:rsidRPr="003E454B">
        <w:rPr>
          <w:rFonts w:ascii="Segoe UI" w:hAnsi="Segoe UI" w:cs="Segoe UI"/>
        </w:rPr>
        <w:t>Tedrake</w:t>
      </w:r>
      <w:proofErr w:type="spellEnd"/>
      <w:r w:rsidRPr="003E454B">
        <w:rPr>
          <w:rFonts w:ascii="Segoe UI" w:hAnsi="Segoe UI" w:cs="Segoe UI"/>
        </w:rPr>
        <w:t xml:space="preserve">, ‘Whole-body motion planning with centroidal dynamics and full kinematics’, in </w:t>
      </w:r>
      <w:r w:rsidRPr="003E454B">
        <w:rPr>
          <w:rFonts w:ascii="Segoe UI" w:hAnsi="Segoe UI" w:cs="Segoe UI"/>
          <w:i/>
          <w:iCs/>
        </w:rPr>
        <w:t>2014 IEEE-RAS International Conference on Humanoid Robots</w:t>
      </w:r>
      <w:r w:rsidRPr="003E454B">
        <w:rPr>
          <w:rFonts w:ascii="Segoe UI" w:hAnsi="Segoe UI" w:cs="Segoe UI"/>
        </w:rPr>
        <w:t xml:space="preserve">, Madrid: IEEE, Nov. 2014, pp. 295–302. </w:t>
      </w:r>
      <w:proofErr w:type="spellStart"/>
      <w:r w:rsidRPr="003E454B">
        <w:rPr>
          <w:rFonts w:ascii="Segoe UI" w:hAnsi="Segoe UI" w:cs="Segoe UI"/>
        </w:rPr>
        <w:t>doi</w:t>
      </w:r>
      <w:proofErr w:type="spellEnd"/>
      <w:r w:rsidRPr="003E454B">
        <w:rPr>
          <w:rFonts w:ascii="Segoe UI" w:hAnsi="Segoe UI" w:cs="Segoe UI"/>
        </w:rPr>
        <w:t>: 10.1109/HUMANOIDS.2014.7041375.</w:t>
      </w:r>
    </w:p>
    <w:p w14:paraId="06AC08EB" w14:textId="58AA5222"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3]</w:t>
      </w:r>
      <w:r w:rsidRPr="003E454B">
        <w:rPr>
          <w:rFonts w:ascii="Segoe UI" w:hAnsi="Segoe UI" w:cs="Segoe UI"/>
        </w:rPr>
        <w:tab/>
      </w:r>
      <w:r w:rsidR="000B6C30">
        <w:rPr>
          <w:rFonts w:ascii="Segoe UI" w:hAnsi="Segoe UI" w:cs="Segoe UI"/>
        </w:rPr>
        <w:tab/>
      </w:r>
      <w:r w:rsidRPr="003E454B">
        <w:rPr>
          <w:rFonts w:ascii="Segoe UI" w:hAnsi="Segoe UI" w:cs="Segoe UI"/>
        </w:rPr>
        <w:t xml:space="preserve">A. Herzog, S. </w:t>
      </w:r>
      <w:proofErr w:type="spellStart"/>
      <w:r w:rsidRPr="003E454B">
        <w:rPr>
          <w:rFonts w:ascii="Segoe UI" w:hAnsi="Segoe UI" w:cs="Segoe UI"/>
        </w:rPr>
        <w:t>Schaal</w:t>
      </w:r>
      <w:proofErr w:type="spellEnd"/>
      <w:r w:rsidRPr="003E454B">
        <w:rPr>
          <w:rFonts w:ascii="Segoe UI" w:hAnsi="Segoe UI" w:cs="Segoe UI"/>
        </w:rPr>
        <w:t xml:space="preserve">, and L. Righetti, ‘Structured contact force optimization for kino-dynamic motion generation’, in </w:t>
      </w:r>
      <w:r w:rsidRPr="003E454B">
        <w:rPr>
          <w:rFonts w:ascii="Segoe UI" w:hAnsi="Segoe UI" w:cs="Segoe UI"/>
          <w:i/>
          <w:iCs/>
        </w:rPr>
        <w:t>2016 IEEE/RSJ International Conference on Intelligent Robots and Systems (IROS)</w:t>
      </w:r>
      <w:r w:rsidRPr="003E454B">
        <w:rPr>
          <w:rFonts w:ascii="Segoe UI" w:hAnsi="Segoe UI" w:cs="Segoe UI"/>
        </w:rPr>
        <w:t xml:space="preserve">, Oct. 2016, pp. 2703–2710. </w:t>
      </w:r>
      <w:proofErr w:type="spellStart"/>
      <w:r w:rsidRPr="003E454B">
        <w:rPr>
          <w:rFonts w:ascii="Segoe UI" w:hAnsi="Segoe UI" w:cs="Segoe UI"/>
        </w:rPr>
        <w:t>doi</w:t>
      </w:r>
      <w:proofErr w:type="spellEnd"/>
      <w:r w:rsidRPr="003E454B">
        <w:rPr>
          <w:rFonts w:ascii="Segoe UI" w:hAnsi="Segoe UI" w:cs="Segoe UI"/>
        </w:rPr>
        <w:t>: 10.1109/IROS.2016.7759420.</w:t>
      </w:r>
    </w:p>
    <w:p w14:paraId="10DED1F3" w14:textId="191DC63C"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4]</w:t>
      </w:r>
      <w:r w:rsidRPr="003E454B">
        <w:rPr>
          <w:rFonts w:ascii="Segoe UI" w:hAnsi="Segoe UI" w:cs="Segoe UI"/>
        </w:rPr>
        <w:tab/>
      </w:r>
      <w:r w:rsidR="000B6C30">
        <w:rPr>
          <w:rFonts w:ascii="Segoe UI" w:hAnsi="Segoe UI" w:cs="Segoe UI"/>
        </w:rPr>
        <w:tab/>
      </w:r>
      <w:r w:rsidRPr="003E454B">
        <w:rPr>
          <w:rFonts w:ascii="Segoe UI" w:hAnsi="Segoe UI" w:cs="Segoe UI"/>
        </w:rPr>
        <w:t xml:space="preserve">M. </w:t>
      </w:r>
      <w:proofErr w:type="spellStart"/>
      <w:r w:rsidRPr="003E454B">
        <w:rPr>
          <w:rFonts w:ascii="Segoe UI" w:hAnsi="Segoe UI" w:cs="Segoe UI"/>
        </w:rPr>
        <w:t>Posa</w:t>
      </w:r>
      <w:proofErr w:type="spellEnd"/>
      <w:r w:rsidRPr="003E454B">
        <w:rPr>
          <w:rFonts w:ascii="Segoe UI" w:hAnsi="Segoe UI" w:cs="Segoe UI"/>
        </w:rPr>
        <w:t xml:space="preserve">, C. Cantu, and R. </w:t>
      </w:r>
      <w:proofErr w:type="spellStart"/>
      <w:r w:rsidRPr="003E454B">
        <w:rPr>
          <w:rFonts w:ascii="Segoe UI" w:hAnsi="Segoe UI" w:cs="Segoe UI"/>
        </w:rPr>
        <w:t>Tedrake</w:t>
      </w:r>
      <w:proofErr w:type="spellEnd"/>
      <w:r w:rsidRPr="003E454B">
        <w:rPr>
          <w:rFonts w:ascii="Segoe UI" w:hAnsi="Segoe UI" w:cs="Segoe UI"/>
        </w:rPr>
        <w:t xml:space="preserve">, ‘A direct method for trajectory optimization of rigid bodies through contact’, </w:t>
      </w:r>
      <w:r w:rsidRPr="003E454B">
        <w:rPr>
          <w:rFonts w:ascii="Segoe UI" w:hAnsi="Segoe UI" w:cs="Segoe UI"/>
          <w:i/>
          <w:iCs/>
        </w:rPr>
        <w:t>Int. J. Robot. Res.</w:t>
      </w:r>
      <w:r w:rsidRPr="003E454B">
        <w:rPr>
          <w:rFonts w:ascii="Segoe UI" w:hAnsi="Segoe UI" w:cs="Segoe UI"/>
        </w:rPr>
        <w:t xml:space="preserve">, vol. 33, no. 1, pp. 69–81, Jan. 2014, </w:t>
      </w:r>
      <w:proofErr w:type="spellStart"/>
      <w:r w:rsidRPr="003E454B">
        <w:rPr>
          <w:rFonts w:ascii="Segoe UI" w:hAnsi="Segoe UI" w:cs="Segoe UI"/>
        </w:rPr>
        <w:t>doi</w:t>
      </w:r>
      <w:proofErr w:type="spellEnd"/>
      <w:r w:rsidRPr="003E454B">
        <w:rPr>
          <w:rFonts w:ascii="Segoe UI" w:hAnsi="Segoe UI" w:cs="Segoe UI"/>
        </w:rPr>
        <w:t>: 10.1177/0278364913506757.</w:t>
      </w:r>
    </w:p>
    <w:p w14:paraId="4F29220E" w14:textId="264AA425"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5]</w:t>
      </w:r>
      <w:r w:rsidRPr="003E454B">
        <w:rPr>
          <w:rFonts w:ascii="Segoe UI" w:hAnsi="Segoe UI" w:cs="Segoe UI"/>
        </w:rPr>
        <w:tab/>
      </w:r>
      <w:r w:rsidR="000B6C30">
        <w:rPr>
          <w:rFonts w:ascii="Segoe UI" w:hAnsi="Segoe UI" w:cs="Segoe UI"/>
        </w:rPr>
        <w:tab/>
      </w:r>
      <w:r w:rsidRPr="003E454B">
        <w:rPr>
          <w:rFonts w:ascii="Segoe UI" w:hAnsi="Segoe UI" w:cs="Segoe UI"/>
        </w:rPr>
        <w:t xml:space="preserve">I. </w:t>
      </w:r>
      <w:proofErr w:type="spellStart"/>
      <w:r w:rsidRPr="003E454B">
        <w:rPr>
          <w:rFonts w:ascii="Segoe UI" w:hAnsi="Segoe UI" w:cs="Segoe UI"/>
        </w:rPr>
        <w:t>Mordatch</w:t>
      </w:r>
      <w:proofErr w:type="spellEnd"/>
      <w:r w:rsidRPr="003E454B">
        <w:rPr>
          <w:rFonts w:ascii="Segoe UI" w:hAnsi="Segoe UI" w:cs="Segoe UI"/>
        </w:rPr>
        <w:t xml:space="preserve">, K. Lowrey, and E. Todorov, ‘Ensemble-CIO: Full-body dynamic motion planning that transfers to physical humanoids’, in </w:t>
      </w:r>
      <w:r w:rsidRPr="003E454B">
        <w:rPr>
          <w:rFonts w:ascii="Segoe UI" w:hAnsi="Segoe UI" w:cs="Segoe UI"/>
          <w:i/>
          <w:iCs/>
        </w:rPr>
        <w:t>2015 IEEE/RSJ International Conference on Intelligent Robots and Systems (IROS)</w:t>
      </w:r>
      <w:r w:rsidRPr="003E454B">
        <w:rPr>
          <w:rFonts w:ascii="Segoe UI" w:hAnsi="Segoe UI" w:cs="Segoe UI"/>
        </w:rPr>
        <w:t xml:space="preserve">, Hamburg, Germany: IEEE, Sep. 2015, pp. 5307–5314. </w:t>
      </w:r>
      <w:proofErr w:type="spellStart"/>
      <w:r w:rsidRPr="003E454B">
        <w:rPr>
          <w:rFonts w:ascii="Segoe UI" w:hAnsi="Segoe UI" w:cs="Segoe UI"/>
        </w:rPr>
        <w:t>doi</w:t>
      </w:r>
      <w:proofErr w:type="spellEnd"/>
      <w:r w:rsidRPr="003E454B">
        <w:rPr>
          <w:rFonts w:ascii="Segoe UI" w:hAnsi="Segoe UI" w:cs="Segoe UI"/>
        </w:rPr>
        <w:t>: 10.1109/IROS.2015.7354126.</w:t>
      </w:r>
    </w:p>
    <w:p w14:paraId="780C5790" w14:textId="1887E9B3"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6]</w:t>
      </w:r>
      <w:r w:rsidRPr="003E454B">
        <w:rPr>
          <w:rFonts w:ascii="Segoe UI" w:hAnsi="Segoe UI" w:cs="Segoe UI"/>
        </w:rPr>
        <w:tab/>
      </w:r>
      <w:r w:rsidR="000B6C30">
        <w:rPr>
          <w:rFonts w:ascii="Segoe UI" w:hAnsi="Segoe UI" w:cs="Segoe UI"/>
        </w:rPr>
        <w:tab/>
      </w:r>
      <w:r w:rsidRPr="003E454B">
        <w:rPr>
          <w:rFonts w:ascii="Segoe UI" w:hAnsi="Segoe UI" w:cs="Segoe UI"/>
        </w:rPr>
        <w:t xml:space="preserve">P. M. </w:t>
      </w:r>
      <w:proofErr w:type="spellStart"/>
      <w:r w:rsidRPr="003E454B">
        <w:rPr>
          <w:rFonts w:ascii="Segoe UI" w:hAnsi="Segoe UI" w:cs="Segoe UI"/>
        </w:rPr>
        <w:t>Wensing</w:t>
      </w:r>
      <w:proofErr w:type="spellEnd"/>
      <w:r w:rsidRPr="003E454B">
        <w:rPr>
          <w:rFonts w:ascii="Segoe UI" w:hAnsi="Segoe UI" w:cs="Segoe UI"/>
        </w:rPr>
        <w:t xml:space="preserve"> and D. E. Orin, ‘High-speed humanoid running through control with a 3D-SLIP model’, in </w:t>
      </w:r>
      <w:r w:rsidRPr="003E454B">
        <w:rPr>
          <w:rFonts w:ascii="Segoe UI" w:hAnsi="Segoe UI" w:cs="Segoe UI"/>
          <w:i/>
          <w:iCs/>
        </w:rPr>
        <w:t>2013 IEEE/RSJ International Conference on Intelligent Robots and Systems</w:t>
      </w:r>
      <w:r w:rsidRPr="003E454B">
        <w:rPr>
          <w:rFonts w:ascii="Segoe UI" w:hAnsi="Segoe UI" w:cs="Segoe UI"/>
        </w:rPr>
        <w:t xml:space="preserve">, Tokyo: IEEE, Nov. 2013, pp. 5134–5140. </w:t>
      </w:r>
      <w:proofErr w:type="spellStart"/>
      <w:r w:rsidRPr="003E454B">
        <w:rPr>
          <w:rFonts w:ascii="Segoe UI" w:hAnsi="Segoe UI" w:cs="Segoe UI"/>
        </w:rPr>
        <w:t>doi</w:t>
      </w:r>
      <w:proofErr w:type="spellEnd"/>
      <w:r w:rsidRPr="003E454B">
        <w:rPr>
          <w:rFonts w:ascii="Segoe UI" w:hAnsi="Segoe UI" w:cs="Segoe UI"/>
        </w:rPr>
        <w:t>: 10.1109/IROS.2013.6697099.</w:t>
      </w:r>
    </w:p>
    <w:p w14:paraId="0C881F69" w14:textId="311D2BBB"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7]</w:t>
      </w:r>
      <w:r w:rsidRPr="003E454B">
        <w:rPr>
          <w:rFonts w:ascii="Segoe UI" w:hAnsi="Segoe UI" w:cs="Segoe UI"/>
        </w:rPr>
        <w:tab/>
      </w:r>
      <w:r w:rsidR="000B6C30">
        <w:rPr>
          <w:rFonts w:ascii="Segoe UI" w:hAnsi="Segoe UI" w:cs="Segoe UI"/>
        </w:rPr>
        <w:tab/>
      </w:r>
      <w:r w:rsidRPr="003E454B">
        <w:rPr>
          <w:rFonts w:ascii="Segoe UI" w:hAnsi="Segoe UI" w:cs="Segoe UI"/>
        </w:rPr>
        <w:t xml:space="preserve">A. </w:t>
      </w:r>
      <w:proofErr w:type="spellStart"/>
      <w:r w:rsidRPr="003E454B">
        <w:rPr>
          <w:rFonts w:ascii="Segoe UI" w:hAnsi="Segoe UI" w:cs="Segoe UI"/>
        </w:rPr>
        <w:t>Hereid</w:t>
      </w:r>
      <w:proofErr w:type="spellEnd"/>
      <w:r w:rsidRPr="003E454B">
        <w:rPr>
          <w:rFonts w:ascii="Segoe UI" w:hAnsi="Segoe UI" w:cs="Segoe UI"/>
        </w:rPr>
        <w:t xml:space="preserve">, M. J. Powell, and A. D. Ames, ‘Embedding of SLIP dynamics on underactuated bipedal robots through multi-objective quadratic </w:t>
      </w:r>
      <w:proofErr w:type="gramStart"/>
      <w:r w:rsidRPr="003E454B">
        <w:rPr>
          <w:rFonts w:ascii="Segoe UI" w:hAnsi="Segoe UI" w:cs="Segoe UI"/>
        </w:rPr>
        <w:t>program based</w:t>
      </w:r>
      <w:proofErr w:type="gramEnd"/>
      <w:r w:rsidRPr="003E454B">
        <w:rPr>
          <w:rFonts w:ascii="Segoe UI" w:hAnsi="Segoe UI" w:cs="Segoe UI"/>
        </w:rPr>
        <w:t xml:space="preserve"> control’, in </w:t>
      </w:r>
      <w:r w:rsidRPr="003E454B">
        <w:rPr>
          <w:rFonts w:ascii="Segoe UI" w:hAnsi="Segoe UI" w:cs="Segoe UI"/>
          <w:i/>
          <w:iCs/>
        </w:rPr>
        <w:t>53rd IEEE Conference on Decision and Control</w:t>
      </w:r>
      <w:r w:rsidRPr="003E454B">
        <w:rPr>
          <w:rFonts w:ascii="Segoe UI" w:hAnsi="Segoe UI" w:cs="Segoe UI"/>
        </w:rPr>
        <w:t xml:space="preserve">, Los Angeles, CA, USA: IEEE, Dec. 2014, pp. 2950–2957. </w:t>
      </w:r>
      <w:proofErr w:type="spellStart"/>
      <w:r w:rsidRPr="003E454B">
        <w:rPr>
          <w:rFonts w:ascii="Segoe UI" w:hAnsi="Segoe UI" w:cs="Segoe UI"/>
        </w:rPr>
        <w:t>doi</w:t>
      </w:r>
      <w:proofErr w:type="spellEnd"/>
      <w:r w:rsidRPr="003E454B">
        <w:rPr>
          <w:rFonts w:ascii="Segoe UI" w:hAnsi="Segoe UI" w:cs="Segoe UI"/>
        </w:rPr>
        <w:t>: 10.1109/CDC.2014.7039843.</w:t>
      </w:r>
    </w:p>
    <w:p w14:paraId="5D29A86E" w14:textId="47236526"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8]</w:t>
      </w:r>
      <w:r w:rsidRPr="003E454B">
        <w:rPr>
          <w:rFonts w:ascii="Segoe UI" w:hAnsi="Segoe UI" w:cs="Segoe UI"/>
        </w:rPr>
        <w:tab/>
      </w:r>
      <w:r w:rsidR="000B6C30">
        <w:rPr>
          <w:rFonts w:ascii="Segoe UI" w:hAnsi="Segoe UI" w:cs="Segoe UI"/>
        </w:rPr>
        <w:tab/>
      </w:r>
      <w:r w:rsidRPr="003E454B">
        <w:rPr>
          <w:rFonts w:ascii="Segoe UI" w:hAnsi="Segoe UI" w:cs="Segoe UI"/>
        </w:rPr>
        <w:t xml:space="preserve">H. Li, R. J. Frei, and P. M. </w:t>
      </w:r>
      <w:proofErr w:type="spellStart"/>
      <w:r w:rsidRPr="003E454B">
        <w:rPr>
          <w:rFonts w:ascii="Segoe UI" w:hAnsi="Segoe UI" w:cs="Segoe UI"/>
        </w:rPr>
        <w:t>Wensing</w:t>
      </w:r>
      <w:proofErr w:type="spellEnd"/>
      <w:r w:rsidRPr="003E454B">
        <w:rPr>
          <w:rFonts w:ascii="Segoe UI" w:hAnsi="Segoe UI" w:cs="Segoe UI"/>
        </w:rPr>
        <w:t xml:space="preserve">, ‘Model Hierarchy Predictive Control of Robotic Systems’, </w:t>
      </w:r>
      <w:r w:rsidRPr="003E454B">
        <w:rPr>
          <w:rFonts w:ascii="Segoe UI" w:hAnsi="Segoe UI" w:cs="Segoe UI"/>
          <w:i/>
          <w:iCs/>
        </w:rPr>
        <w:t xml:space="preserve">IEEE Robot. </w:t>
      </w:r>
      <w:proofErr w:type="spellStart"/>
      <w:r w:rsidRPr="003E454B">
        <w:rPr>
          <w:rFonts w:ascii="Segoe UI" w:hAnsi="Segoe UI" w:cs="Segoe UI"/>
          <w:i/>
          <w:iCs/>
        </w:rPr>
        <w:t>Autom</w:t>
      </w:r>
      <w:proofErr w:type="spellEnd"/>
      <w:r w:rsidRPr="003E454B">
        <w:rPr>
          <w:rFonts w:ascii="Segoe UI" w:hAnsi="Segoe UI" w:cs="Segoe UI"/>
          <w:i/>
          <w:iCs/>
        </w:rPr>
        <w:t>. Lett.</w:t>
      </w:r>
      <w:r w:rsidRPr="003E454B">
        <w:rPr>
          <w:rFonts w:ascii="Segoe UI" w:hAnsi="Segoe UI" w:cs="Segoe UI"/>
        </w:rPr>
        <w:t xml:space="preserve">, vol. 6, no. 2, pp. 3373–3380, Apr. 2021, </w:t>
      </w:r>
      <w:proofErr w:type="spellStart"/>
      <w:r w:rsidRPr="003E454B">
        <w:rPr>
          <w:rFonts w:ascii="Segoe UI" w:hAnsi="Segoe UI" w:cs="Segoe UI"/>
        </w:rPr>
        <w:t>doi</w:t>
      </w:r>
      <w:proofErr w:type="spellEnd"/>
      <w:r w:rsidRPr="003E454B">
        <w:rPr>
          <w:rFonts w:ascii="Segoe UI" w:hAnsi="Segoe UI" w:cs="Segoe UI"/>
        </w:rPr>
        <w:t>: 10.1109/LRA.2021.3061322.</w:t>
      </w:r>
    </w:p>
    <w:p w14:paraId="222F6106" w14:textId="33EC2FD5"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19]</w:t>
      </w:r>
      <w:r w:rsidRPr="003E454B">
        <w:rPr>
          <w:rFonts w:ascii="Segoe UI" w:hAnsi="Segoe UI" w:cs="Segoe UI"/>
        </w:rPr>
        <w:tab/>
      </w:r>
      <w:r w:rsidR="000B6C30">
        <w:rPr>
          <w:rFonts w:ascii="Segoe UI" w:hAnsi="Segoe UI" w:cs="Segoe UI"/>
        </w:rPr>
        <w:tab/>
      </w:r>
      <w:r w:rsidRPr="003E454B">
        <w:rPr>
          <w:rFonts w:ascii="Segoe UI" w:hAnsi="Segoe UI" w:cs="Segoe UI"/>
        </w:rPr>
        <w:t xml:space="preserve">Y. Ding, A. </w:t>
      </w:r>
      <w:proofErr w:type="spellStart"/>
      <w:r w:rsidRPr="003E454B">
        <w:rPr>
          <w:rFonts w:ascii="Segoe UI" w:hAnsi="Segoe UI" w:cs="Segoe UI"/>
        </w:rPr>
        <w:t>Pandala</w:t>
      </w:r>
      <w:proofErr w:type="spellEnd"/>
      <w:r w:rsidRPr="003E454B">
        <w:rPr>
          <w:rFonts w:ascii="Segoe UI" w:hAnsi="Segoe UI" w:cs="Segoe UI"/>
        </w:rPr>
        <w:t xml:space="preserve">, C. Li, Y.-H. Shin, and H.-W. Park, ‘Representation-Free Model Predictive Control for Dynamic Motions in Quadrupeds’, </w:t>
      </w:r>
      <w:r w:rsidRPr="003E454B">
        <w:rPr>
          <w:rFonts w:ascii="Segoe UI" w:hAnsi="Segoe UI" w:cs="Segoe UI"/>
          <w:i/>
          <w:iCs/>
        </w:rPr>
        <w:t>IEEE Trans. Robot.</w:t>
      </w:r>
      <w:r w:rsidRPr="003E454B">
        <w:rPr>
          <w:rFonts w:ascii="Segoe UI" w:hAnsi="Segoe UI" w:cs="Segoe UI"/>
        </w:rPr>
        <w:t xml:space="preserve">, vol. 37, no. 4, pp. 1154–1171, Aug. 2021, </w:t>
      </w:r>
      <w:proofErr w:type="spellStart"/>
      <w:r w:rsidRPr="003E454B">
        <w:rPr>
          <w:rFonts w:ascii="Segoe UI" w:hAnsi="Segoe UI" w:cs="Segoe UI"/>
        </w:rPr>
        <w:t>doi</w:t>
      </w:r>
      <w:proofErr w:type="spellEnd"/>
      <w:r w:rsidRPr="003E454B">
        <w:rPr>
          <w:rFonts w:ascii="Segoe UI" w:hAnsi="Segoe UI" w:cs="Segoe UI"/>
        </w:rPr>
        <w:t>: 10.1109/TRO.2020.3046415.</w:t>
      </w:r>
    </w:p>
    <w:p w14:paraId="0EA9ED96" w14:textId="06F3CDBB"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0]</w:t>
      </w:r>
      <w:r w:rsidRPr="003E454B">
        <w:rPr>
          <w:rFonts w:ascii="Segoe UI" w:hAnsi="Segoe UI" w:cs="Segoe UI"/>
        </w:rPr>
        <w:tab/>
      </w:r>
      <w:r w:rsidR="000B6C30">
        <w:rPr>
          <w:rFonts w:ascii="Segoe UI" w:hAnsi="Segoe UI" w:cs="Segoe UI"/>
        </w:rPr>
        <w:tab/>
      </w:r>
      <w:r w:rsidRPr="003E454B">
        <w:rPr>
          <w:rFonts w:ascii="Segoe UI" w:hAnsi="Segoe UI" w:cs="Segoe UI"/>
        </w:rPr>
        <w:t xml:space="preserve">M. </w:t>
      </w:r>
      <w:proofErr w:type="spellStart"/>
      <w:r w:rsidRPr="003E454B">
        <w:rPr>
          <w:rFonts w:ascii="Segoe UI" w:hAnsi="Segoe UI" w:cs="Segoe UI"/>
        </w:rPr>
        <w:t>Neunert</w:t>
      </w:r>
      <w:proofErr w:type="spellEnd"/>
      <w:r w:rsidRPr="003E454B">
        <w:rPr>
          <w:rFonts w:ascii="Segoe UI" w:hAnsi="Segoe UI" w:cs="Segoe UI"/>
        </w:rPr>
        <w:t xml:space="preserve"> </w:t>
      </w:r>
      <w:r w:rsidRPr="003E454B">
        <w:rPr>
          <w:rFonts w:ascii="Segoe UI" w:hAnsi="Segoe UI" w:cs="Segoe UI"/>
          <w:i/>
          <w:iCs/>
        </w:rPr>
        <w:t>et al.</w:t>
      </w:r>
      <w:r w:rsidRPr="003E454B">
        <w:rPr>
          <w:rFonts w:ascii="Segoe UI" w:hAnsi="Segoe UI" w:cs="Segoe UI"/>
        </w:rPr>
        <w:t xml:space="preserve">, ‘Whole-Body Nonlinear Model Predictive Control Through Contacts for Quadrupeds’, </w:t>
      </w:r>
      <w:r w:rsidRPr="003E454B">
        <w:rPr>
          <w:rFonts w:ascii="Segoe UI" w:hAnsi="Segoe UI" w:cs="Segoe UI"/>
          <w:i/>
          <w:iCs/>
        </w:rPr>
        <w:t xml:space="preserve">IEEE Robot. </w:t>
      </w:r>
      <w:proofErr w:type="spellStart"/>
      <w:r w:rsidRPr="003E454B">
        <w:rPr>
          <w:rFonts w:ascii="Segoe UI" w:hAnsi="Segoe UI" w:cs="Segoe UI"/>
          <w:i/>
          <w:iCs/>
        </w:rPr>
        <w:t>Autom</w:t>
      </w:r>
      <w:proofErr w:type="spellEnd"/>
      <w:r w:rsidRPr="003E454B">
        <w:rPr>
          <w:rFonts w:ascii="Segoe UI" w:hAnsi="Segoe UI" w:cs="Segoe UI"/>
          <w:i/>
          <w:iCs/>
        </w:rPr>
        <w:t>. Lett.</w:t>
      </w:r>
      <w:r w:rsidRPr="003E454B">
        <w:rPr>
          <w:rFonts w:ascii="Segoe UI" w:hAnsi="Segoe UI" w:cs="Segoe UI"/>
        </w:rPr>
        <w:t xml:space="preserve">, vol. 3, no. 3, pp. 1458–1465, Jul. 2018, </w:t>
      </w:r>
      <w:proofErr w:type="spellStart"/>
      <w:r w:rsidRPr="003E454B">
        <w:rPr>
          <w:rFonts w:ascii="Segoe UI" w:hAnsi="Segoe UI" w:cs="Segoe UI"/>
        </w:rPr>
        <w:t>doi</w:t>
      </w:r>
      <w:proofErr w:type="spellEnd"/>
      <w:r w:rsidRPr="003E454B">
        <w:rPr>
          <w:rFonts w:ascii="Segoe UI" w:hAnsi="Segoe UI" w:cs="Segoe UI"/>
        </w:rPr>
        <w:t>: 10.1109/LRA.2018.2800124.</w:t>
      </w:r>
    </w:p>
    <w:p w14:paraId="280C5522" w14:textId="5228401F"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1]</w:t>
      </w:r>
      <w:r w:rsidRPr="003E454B">
        <w:rPr>
          <w:rFonts w:ascii="Segoe UI" w:hAnsi="Segoe UI" w:cs="Segoe UI"/>
        </w:rPr>
        <w:tab/>
      </w:r>
      <w:r w:rsidR="000B6C30">
        <w:rPr>
          <w:rFonts w:ascii="Segoe UI" w:hAnsi="Segoe UI" w:cs="Segoe UI"/>
        </w:rPr>
        <w:tab/>
      </w:r>
      <w:r w:rsidRPr="003E454B">
        <w:rPr>
          <w:rFonts w:ascii="Segoe UI" w:hAnsi="Segoe UI" w:cs="Segoe UI"/>
        </w:rPr>
        <w:t xml:space="preserve">A. </w:t>
      </w:r>
      <w:proofErr w:type="spellStart"/>
      <w:r w:rsidRPr="003E454B">
        <w:rPr>
          <w:rFonts w:ascii="Segoe UI" w:hAnsi="Segoe UI" w:cs="Segoe UI"/>
        </w:rPr>
        <w:t>Meduri</w:t>
      </w:r>
      <w:proofErr w:type="spellEnd"/>
      <w:r w:rsidRPr="003E454B">
        <w:rPr>
          <w:rFonts w:ascii="Segoe UI" w:hAnsi="Segoe UI" w:cs="Segoe UI"/>
        </w:rPr>
        <w:t xml:space="preserve">, P. Shah, J. </w:t>
      </w:r>
      <w:proofErr w:type="spellStart"/>
      <w:r w:rsidRPr="003E454B">
        <w:rPr>
          <w:rFonts w:ascii="Segoe UI" w:hAnsi="Segoe UI" w:cs="Segoe UI"/>
        </w:rPr>
        <w:t>Viereck</w:t>
      </w:r>
      <w:proofErr w:type="spellEnd"/>
      <w:r w:rsidRPr="003E454B">
        <w:rPr>
          <w:rFonts w:ascii="Segoe UI" w:hAnsi="Segoe UI" w:cs="Segoe UI"/>
        </w:rPr>
        <w:t xml:space="preserve">, M. </w:t>
      </w:r>
      <w:proofErr w:type="spellStart"/>
      <w:r w:rsidRPr="003E454B">
        <w:rPr>
          <w:rFonts w:ascii="Segoe UI" w:hAnsi="Segoe UI" w:cs="Segoe UI"/>
        </w:rPr>
        <w:t>Khadiv</w:t>
      </w:r>
      <w:proofErr w:type="spellEnd"/>
      <w:r w:rsidRPr="003E454B">
        <w:rPr>
          <w:rFonts w:ascii="Segoe UI" w:hAnsi="Segoe UI" w:cs="Segoe UI"/>
        </w:rPr>
        <w:t xml:space="preserve">, I. </w:t>
      </w:r>
      <w:proofErr w:type="spellStart"/>
      <w:r w:rsidRPr="003E454B">
        <w:rPr>
          <w:rFonts w:ascii="Segoe UI" w:hAnsi="Segoe UI" w:cs="Segoe UI"/>
        </w:rPr>
        <w:t>Havoutis</w:t>
      </w:r>
      <w:proofErr w:type="spellEnd"/>
      <w:r w:rsidRPr="003E454B">
        <w:rPr>
          <w:rFonts w:ascii="Segoe UI" w:hAnsi="Segoe UI" w:cs="Segoe UI"/>
        </w:rPr>
        <w:t>, and L. Righetti, ‘</w:t>
      </w:r>
      <w:proofErr w:type="spellStart"/>
      <w:r w:rsidRPr="003E454B">
        <w:rPr>
          <w:rFonts w:ascii="Segoe UI" w:hAnsi="Segoe UI" w:cs="Segoe UI"/>
        </w:rPr>
        <w:t>BiConMP</w:t>
      </w:r>
      <w:proofErr w:type="spellEnd"/>
      <w:r w:rsidRPr="003E454B">
        <w:rPr>
          <w:rFonts w:ascii="Segoe UI" w:hAnsi="Segoe UI" w:cs="Segoe UI"/>
        </w:rPr>
        <w:t xml:space="preserve">: A Nonlinear Model Predictive Control Framework for Whole Body Motion Planning’. </w:t>
      </w:r>
      <w:proofErr w:type="spellStart"/>
      <w:r w:rsidRPr="003E454B">
        <w:rPr>
          <w:rFonts w:ascii="Segoe UI" w:hAnsi="Segoe UI" w:cs="Segoe UI"/>
        </w:rPr>
        <w:t>arXiv</w:t>
      </w:r>
      <w:proofErr w:type="spellEnd"/>
      <w:r w:rsidRPr="003E454B">
        <w:rPr>
          <w:rFonts w:ascii="Segoe UI" w:hAnsi="Segoe UI" w:cs="Segoe UI"/>
        </w:rPr>
        <w:t>, Sep. 15, 2022. Accessed: Apr. 16, 2023. [Online]. Available: http://arxiv.org/abs/2201.07601</w:t>
      </w:r>
    </w:p>
    <w:p w14:paraId="7C2AB152" w14:textId="6D30C026"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2]</w:t>
      </w:r>
      <w:r w:rsidRPr="003E454B">
        <w:rPr>
          <w:rFonts w:ascii="Segoe UI" w:hAnsi="Segoe UI" w:cs="Segoe UI"/>
        </w:rPr>
        <w:tab/>
      </w:r>
      <w:r w:rsidR="000B6C30">
        <w:rPr>
          <w:rFonts w:ascii="Segoe UI" w:hAnsi="Segoe UI" w:cs="Segoe UI"/>
        </w:rPr>
        <w:tab/>
      </w:r>
      <w:r w:rsidRPr="003E454B">
        <w:rPr>
          <w:rFonts w:ascii="Segoe UI" w:hAnsi="Segoe UI" w:cs="Segoe UI"/>
        </w:rPr>
        <w:t xml:space="preserve">M. </w:t>
      </w:r>
      <w:proofErr w:type="spellStart"/>
      <w:r w:rsidRPr="003E454B">
        <w:rPr>
          <w:rFonts w:ascii="Segoe UI" w:hAnsi="Segoe UI" w:cs="Segoe UI"/>
        </w:rPr>
        <w:t>Sombolestan</w:t>
      </w:r>
      <w:proofErr w:type="spellEnd"/>
      <w:r w:rsidRPr="003E454B">
        <w:rPr>
          <w:rFonts w:ascii="Segoe UI" w:hAnsi="Segoe UI" w:cs="Segoe UI"/>
        </w:rPr>
        <w:t xml:space="preserve">, Y. Chen, and Q. Nguyen, ‘Adaptive Force-based Control for Legged Robots’. </w:t>
      </w:r>
      <w:proofErr w:type="spellStart"/>
      <w:r w:rsidRPr="003E454B">
        <w:rPr>
          <w:rFonts w:ascii="Segoe UI" w:hAnsi="Segoe UI" w:cs="Segoe UI"/>
        </w:rPr>
        <w:t>arXiv</w:t>
      </w:r>
      <w:proofErr w:type="spellEnd"/>
      <w:r w:rsidRPr="003E454B">
        <w:rPr>
          <w:rFonts w:ascii="Segoe UI" w:hAnsi="Segoe UI" w:cs="Segoe UI"/>
        </w:rPr>
        <w:t>, Dec. 15, 2021. Accessed: Apr. 16, 2023. [Online]. Available: http://arxiv.org/abs/2011.06236</w:t>
      </w:r>
    </w:p>
    <w:p w14:paraId="0CE18AEE" w14:textId="02485850"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3]</w:t>
      </w:r>
      <w:r w:rsidRPr="003E454B">
        <w:rPr>
          <w:rFonts w:ascii="Segoe UI" w:hAnsi="Segoe UI" w:cs="Segoe UI"/>
        </w:rPr>
        <w:tab/>
      </w:r>
      <w:r w:rsidR="000B6C30">
        <w:rPr>
          <w:rFonts w:ascii="Segoe UI" w:hAnsi="Segoe UI" w:cs="Segoe UI"/>
        </w:rPr>
        <w:tab/>
      </w:r>
      <w:r w:rsidRPr="003E454B">
        <w:rPr>
          <w:rFonts w:ascii="Segoe UI" w:hAnsi="Segoe UI" w:cs="Segoe UI"/>
        </w:rPr>
        <w:t xml:space="preserve">B. Katz, J. D. Carlo, and S. Kim, ‘Mini Cheetah: A Platform for Pushing the Limits of Dynamic Quadruped Control’, in </w:t>
      </w:r>
      <w:r w:rsidRPr="003E454B">
        <w:rPr>
          <w:rFonts w:ascii="Segoe UI" w:hAnsi="Segoe UI" w:cs="Segoe UI"/>
          <w:i/>
          <w:iCs/>
        </w:rPr>
        <w:t xml:space="preserve">2019 International Conference on Robotics and </w:t>
      </w:r>
      <w:r w:rsidRPr="003E454B">
        <w:rPr>
          <w:rFonts w:ascii="Segoe UI" w:hAnsi="Segoe UI" w:cs="Segoe UI"/>
          <w:i/>
          <w:iCs/>
        </w:rPr>
        <w:lastRenderedPageBreak/>
        <w:t>Automation (ICRA)</w:t>
      </w:r>
      <w:r w:rsidRPr="003E454B">
        <w:rPr>
          <w:rFonts w:ascii="Segoe UI" w:hAnsi="Segoe UI" w:cs="Segoe UI"/>
        </w:rPr>
        <w:t xml:space="preserve">, Montreal, QC, Canada: IEEE, May 2019, pp. 6295–6301. </w:t>
      </w:r>
      <w:proofErr w:type="spellStart"/>
      <w:r w:rsidRPr="003E454B">
        <w:rPr>
          <w:rFonts w:ascii="Segoe UI" w:hAnsi="Segoe UI" w:cs="Segoe UI"/>
        </w:rPr>
        <w:t>doi</w:t>
      </w:r>
      <w:proofErr w:type="spellEnd"/>
      <w:r w:rsidRPr="003E454B">
        <w:rPr>
          <w:rFonts w:ascii="Segoe UI" w:hAnsi="Segoe UI" w:cs="Segoe UI"/>
        </w:rPr>
        <w:t>: 10.1109/ICRA.2019.8793865.</w:t>
      </w:r>
    </w:p>
    <w:p w14:paraId="439B94EB" w14:textId="2C7094C2"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4]</w:t>
      </w:r>
      <w:r w:rsidRPr="003E454B">
        <w:rPr>
          <w:rFonts w:ascii="Segoe UI" w:hAnsi="Segoe UI" w:cs="Segoe UI"/>
        </w:rPr>
        <w:tab/>
      </w:r>
      <w:r w:rsidR="000B6C30">
        <w:rPr>
          <w:rFonts w:ascii="Segoe UI" w:hAnsi="Segoe UI" w:cs="Segoe UI"/>
        </w:rPr>
        <w:tab/>
      </w:r>
      <w:r w:rsidRPr="003E454B">
        <w:rPr>
          <w:rFonts w:ascii="Segoe UI" w:hAnsi="Segoe UI" w:cs="Segoe UI"/>
        </w:rPr>
        <w:t xml:space="preserve">Q. Nguyen, M. J. Powell, B. Katz, J. D. Carlo, and S. Kim, ‘Optimized Jumping on the MIT Cheetah 3 Robot’, in </w:t>
      </w:r>
      <w:r w:rsidRPr="003E454B">
        <w:rPr>
          <w:rFonts w:ascii="Segoe UI" w:hAnsi="Segoe UI" w:cs="Segoe UI"/>
          <w:i/>
          <w:iCs/>
        </w:rPr>
        <w:t>2019 International Conference on Robotics and Automation (ICRA)</w:t>
      </w:r>
      <w:r w:rsidRPr="003E454B">
        <w:rPr>
          <w:rFonts w:ascii="Segoe UI" w:hAnsi="Segoe UI" w:cs="Segoe UI"/>
        </w:rPr>
        <w:t xml:space="preserve">, Montreal, QC, Canada: IEEE, May 2019, pp. 7448–7454. </w:t>
      </w:r>
      <w:proofErr w:type="spellStart"/>
      <w:r w:rsidRPr="003E454B">
        <w:rPr>
          <w:rFonts w:ascii="Segoe UI" w:hAnsi="Segoe UI" w:cs="Segoe UI"/>
        </w:rPr>
        <w:t>doi</w:t>
      </w:r>
      <w:proofErr w:type="spellEnd"/>
      <w:r w:rsidRPr="003E454B">
        <w:rPr>
          <w:rFonts w:ascii="Segoe UI" w:hAnsi="Segoe UI" w:cs="Segoe UI"/>
        </w:rPr>
        <w:t>: 10.1109/ICRA.2019.8794449.</w:t>
      </w:r>
    </w:p>
    <w:p w14:paraId="42ACC7A6" w14:textId="7607A9F2"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5]</w:t>
      </w:r>
      <w:r w:rsidRPr="003E454B">
        <w:rPr>
          <w:rFonts w:ascii="Segoe UI" w:hAnsi="Segoe UI" w:cs="Segoe UI"/>
        </w:rPr>
        <w:tab/>
      </w:r>
      <w:r w:rsidR="000B6C30">
        <w:rPr>
          <w:rFonts w:ascii="Segoe UI" w:hAnsi="Segoe UI" w:cs="Segoe UI"/>
        </w:rPr>
        <w:tab/>
      </w:r>
      <w:r w:rsidRPr="003E454B">
        <w:rPr>
          <w:rFonts w:ascii="Segoe UI" w:hAnsi="Segoe UI" w:cs="Segoe UI"/>
        </w:rPr>
        <w:t>J. Li and Q. Nguyen, ‘</w:t>
      </w:r>
      <w:proofErr w:type="spellStart"/>
      <w:r w:rsidRPr="003E454B">
        <w:rPr>
          <w:rFonts w:ascii="Segoe UI" w:hAnsi="Segoe UI" w:cs="Segoe UI"/>
        </w:rPr>
        <w:t>Kinodynamics</w:t>
      </w:r>
      <w:proofErr w:type="spellEnd"/>
      <w:r w:rsidRPr="003E454B">
        <w:rPr>
          <w:rFonts w:ascii="Segoe UI" w:hAnsi="Segoe UI" w:cs="Segoe UI"/>
        </w:rPr>
        <w:t xml:space="preserve">-based Pose Optimization for Humanoid Loco-manipulation’. </w:t>
      </w:r>
      <w:proofErr w:type="spellStart"/>
      <w:r w:rsidRPr="003E454B">
        <w:rPr>
          <w:rFonts w:ascii="Segoe UI" w:hAnsi="Segoe UI" w:cs="Segoe UI"/>
        </w:rPr>
        <w:t>arXiv</w:t>
      </w:r>
      <w:proofErr w:type="spellEnd"/>
      <w:r w:rsidRPr="003E454B">
        <w:rPr>
          <w:rFonts w:ascii="Segoe UI" w:hAnsi="Segoe UI" w:cs="Segoe UI"/>
        </w:rPr>
        <w:t>, Mar. 22, 2023. Accessed: Apr. 16, 2023. [Online]. Available: http://arxiv.org/abs/2303.04985</w:t>
      </w:r>
    </w:p>
    <w:p w14:paraId="797401B2" w14:textId="1F0FA718"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6]</w:t>
      </w:r>
      <w:r w:rsidRPr="003E454B">
        <w:rPr>
          <w:rFonts w:ascii="Segoe UI" w:hAnsi="Segoe UI" w:cs="Segoe UI"/>
        </w:rPr>
        <w:tab/>
      </w:r>
      <w:r w:rsidR="000B6C30">
        <w:rPr>
          <w:rFonts w:ascii="Segoe UI" w:hAnsi="Segoe UI" w:cs="Segoe UI"/>
        </w:rPr>
        <w:tab/>
      </w:r>
      <w:r w:rsidRPr="003E454B">
        <w:rPr>
          <w:rFonts w:ascii="Segoe UI" w:hAnsi="Segoe UI" w:cs="Segoe UI"/>
        </w:rPr>
        <w:t xml:space="preserve">K. Wang, G. Xin, S. Xin, M. Mistry, S. Vijayakumar, and P. </w:t>
      </w:r>
      <w:proofErr w:type="spellStart"/>
      <w:r w:rsidRPr="003E454B">
        <w:rPr>
          <w:rFonts w:ascii="Segoe UI" w:hAnsi="Segoe UI" w:cs="Segoe UI"/>
        </w:rPr>
        <w:t>Kormushev</w:t>
      </w:r>
      <w:proofErr w:type="spellEnd"/>
      <w:r w:rsidRPr="003E454B">
        <w:rPr>
          <w:rFonts w:ascii="Segoe UI" w:hAnsi="Segoe UI" w:cs="Segoe UI"/>
        </w:rPr>
        <w:t xml:space="preserve">, ‘A Unified Model with Inertia Shaping for Highly Dynamic Jumps of Legged Robots’. </w:t>
      </w:r>
      <w:proofErr w:type="spellStart"/>
      <w:r w:rsidRPr="003E454B">
        <w:rPr>
          <w:rFonts w:ascii="Segoe UI" w:hAnsi="Segoe UI" w:cs="Segoe UI"/>
        </w:rPr>
        <w:t>arXiv</w:t>
      </w:r>
      <w:proofErr w:type="spellEnd"/>
      <w:r w:rsidRPr="003E454B">
        <w:rPr>
          <w:rFonts w:ascii="Segoe UI" w:hAnsi="Segoe UI" w:cs="Segoe UI"/>
        </w:rPr>
        <w:t>, Sep. 09, 2021. Accessed: Apr. 16, 2023. [Online]. Available: http://arxiv.org/abs/2109.04581</w:t>
      </w:r>
    </w:p>
    <w:p w14:paraId="7271F40F" w14:textId="368A1910"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7]</w:t>
      </w:r>
      <w:r w:rsidRPr="003E454B">
        <w:rPr>
          <w:rFonts w:ascii="Segoe UI" w:hAnsi="Segoe UI" w:cs="Segoe UI"/>
        </w:rPr>
        <w:tab/>
      </w:r>
      <w:r w:rsidR="000B6C30">
        <w:rPr>
          <w:rFonts w:ascii="Segoe UI" w:hAnsi="Segoe UI" w:cs="Segoe UI"/>
        </w:rPr>
        <w:tab/>
      </w:r>
      <w:r w:rsidRPr="003E454B">
        <w:rPr>
          <w:rFonts w:ascii="Segoe UI" w:hAnsi="Segoe UI" w:cs="Segoe UI"/>
        </w:rPr>
        <w:t xml:space="preserve">N. Kau, A. Schultz, N. Ferrante, and P. Slade, ‘Stanford Doggo: An Open-Source, Quasi-Direct-Drive Quadruped’, in </w:t>
      </w:r>
      <w:r w:rsidRPr="003E454B">
        <w:rPr>
          <w:rFonts w:ascii="Segoe UI" w:hAnsi="Segoe UI" w:cs="Segoe UI"/>
          <w:i/>
          <w:iCs/>
        </w:rPr>
        <w:t>2019 International Conference on Robotics and Automation (ICRA)</w:t>
      </w:r>
      <w:r w:rsidRPr="003E454B">
        <w:rPr>
          <w:rFonts w:ascii="Segoe UI" w:hAnsi="Segoe UI" w:cs="Segoe UI"/>
        </w:rPr>
        <w:t xml:space="preserve">, Montreal, QC, Canada: IEEE, May 2019, pp. 6309–6315. </w:t>
      </w:r>
      <w:proofErr w:type="spellStart"/>
      <w:r w:rsidRPr="003E454B">
        <w:rPr>
          <w:rFonts w:ascii="Segoe UI" w:hAnsi="Segoe UI" w:cs="Segoe UI"/>
        </w:rPr>
        <w:t>doi</w:t>
      </w:r>
      <w:proofErr w:type="spellEnd"/>
      <w:r w:rsidRPr="003E454B">
        <w:rPr>
          <w:rFonts w:ascii="Segoe UI" w:hAnsi="Segoe UI" w:cs="Segoe UI"/>
        </w:rPr>
        <w:t>: 10.1109/ICRA.2019.8794436.</w:t>
      </w:r>
    </w:p>
    <w:p w14:paraId="18ACE0F5" w14:textId="6AF05061"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8]</w:t>
      </w:r>
      <w:r w:rsidRPr="003E454B">
        <w:rPr>
          <w:rFonts w:ascii="Segoe UI" w:hAnsi="Segoe UI" w:cs="Segoe UI"/>
        </w:rPr>
        <w:tab/>
      </w:r>
      <w:r w:rsidR="000B6C30">
        <w:rPr>
          <w:rFonts w:ascii="Segoe UI" w:hAnsi="Segoe UI" w:cs="Segoe UI"/>
        </w:rPr>
        <w:tab/>
      </w:r>
      <w:r w:rsidRPr="003E454B">
        <w:rPr>
          <w:rFonts w:ascii="Segoe UI" w:hAnsi="Segoe UI" w:cs="Segoe UI"/>
        </w:rPr>
        <w:t xml:space="preserve">C. Nguyen, L. Bao, and Q. Nguyen, ‘Continuous Jumping for Legged Robots on </w:t>
      </w:r>
      <w:proofErr w:type="gramStart"/>
      <w:r w:rsidRPr="003E454B">
        <w:rPr>
          <w:rFonts w:ascii="Segoe UI" w:hAnsi="Segoe UI" w:cs="Segoe UI"/>
        </w:rPr>
        <w:t>Stepping Stones</w:t>
      </w:r>
      <w:proofErr w:type="gramEnd"/>
      <w:r w:rsidRPr="003E454B">
        <w:rPr>
          <w:rFonts w:ascii="Segoe UI" w:hAnsi="Segoe UI" w:cs="Segoe UI"/>
        </w:rPr>
        <w:t xml:space="preserve"> via Trajectory Optimization and Model Predictive Control’. </w:t>
      </w:r>
      <w:proofErr w:type="spellStart"/>
      <w:r w:rsidRPr="003E454B">
        <w:rPr>
          <w:rFonts w:ascii="Segoe UI" w:hAnsi="Segoe UI" w:cs="Segoe UI"/>
        </w:rPr>
        <w:t>arXiv</w:t>
      </w:r>
      <w:proofErr w:type="spellEnd"/>
      <w:r w:rsidRPr="003E454B">
        <w:rPr>
          <w:rFonts w:ascii="Segoe UI" w:hAnsi="Segoe UI" w:cs="Segoe UI"/>
        </w:rPr>
        <w:t>, Sep. 16, 2022. Accessed: Apr. 16, 2023. [Online]. Available: http://arxiv.org/abs/2204.01147</w:t>
      </w:r>
    </w:p>
    <w:p w14:paraId="3B3ED412" w14:textId="204883B7"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29]</w:t>
      </w:r>
      <w:r w:rsidRPr="003E454B">
        <w:rPr>
          <w:rFonts w:ascii="Segoe UI" w:hAnsi="Segoe UI" w:cs="Segoe UI"/>
        </w:rPr>
        <w:tab/>
      </w:r>
      <w:r w:rsidR="000B6C30">
        <w:rPr>
          <w:rFonts w:ascii="Segoe UI" w:hAnsi="Segoe UI" w:cs="Segoe UI"/>
        </w:rPr>
        <w:tab/>
      </w:r>
      <w:r w:rsidRPr="003E454B">
        <w:rPr>
          <w:rFonts w:ascii="Segoe UI" w:hAnsi="Segoe UI" w:cs="Segoe UI"/>
        </w:rPr>
        <w:t xml:space="preserve">J. Li and Q. Nguyen, ‘Force-and-moment-based Model Predictive Control for Achieving Highly Dynamic Locomotion on Bipedal Robots’. </w:t>
      </w:r>
      <w:proofErr w:type="spellStart"/>
      <w:r w:rsidRPr="003E454B">
        <w:rPr>
          <w:rFonts w:ascii="Segoe UI" w:hAnsi="Segoe UI" w:cs="Segoe UI"/>
        </w:rPr>
        <w:t>arXiv</w:t>
      </w:r>
      <w:proofErr w:type="spellEnd"/>
      <w:r w:rsidRPr="003E454B">
        <w:rPr>
          <w:rFonts w:ascii="Segoe UI" w:hAnsi="Segoe UI" w:cs="Segoe UI"/>
        </w:rPr>
        <w:t>, Oct. 06, 2021. Accessed: Apr. 16, 2023. [Online]. Available: http://arxiv.org/abs/2104.00065</w:t>
      </w:r>
    </w:p>
    <w:p w14:paraId="745A91CD" w14:textId="18F1BB4E"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0]</w:t>
      </w:r>
      <w:r w:rsidRPr="003E454B">
        <w:rPr>
          <w:rFonts w:ascii="Segoe UI" w:hAnsi="Segoe UI" w:cs="Segoe UI"/>
        </w:rPr>
        <w:tab/>
      </w:r>
      <w:r w:rsidR="000B6C30">
        <w:rPr>
          <w:rFonts w:ascii="Segoe UI" w:hAnsi="Segoe UI" w:cs="Segoe UI"/>
        </w:rPr>
        <w:tab/>
      </w:r>
      <w:r w:rsidRPr="003E454B">
        <w:rPr>
          <w:rFonts w:ascii="Segoe UI" w:hAnsi="Segoe UI" w:cs="Segoe UI"/>
        </w:rPr>
        <w:t xml:space="preserve">Y. Sim and J. </w:t>
      </w:r>
      <w:proofErr w:type="spellStart"/>
      <w:r w:rsidRPr="003E454B">
        <w:rPr>
          <w:rFonts w:ascii="Segoe UI" w:hAnsi="Segoe UI" w:cs="Segoe UI"/>
        </w:rPr>
        <w:t>RAmos</w:t>
      </w:r>
      <w:proofErr w:type="spellEnd"/>
      <w:r w:rsidRPr="003E454B">
        <w:rPr>
          <w:rFonts w:ascii="Segoe UI" w:hAnsi="Segoe UI" w:cs="Segoe UI"/>
        </w:rPr>
        <w:t xml:space="preserve">, ‘Tello Leg: The Study of Design Principles and Metrics for Dynamic Humanoid Robots’. </w:t>
      </w:r>
      <w:proofErr w:type="spellStart"/>
      <w:r w:rsidRPr="003E454B">
        <w:rPr>
          <w:rFonts w:ascii="Segoe UI" w:hAnsi="Segoe UI" w:cs="Segoe UI"/>
        </w:rPr>
        <w:t>arXiv</w:t>
      </w:r>
      <w:proofErr w:type="spellEnd"/>
      <w:r w:rsidRPr="003E454B">
        <w:rPr>
          <w:rFonts w:ascii="Segoe UI" w:hAnsi="Segoe UI" w:cs="Segoe UI"/>
        </w:rPr>
        <w:t>, Mar. 01, 2022. Accessed: Apr. 16, 2023. [Online]. Available: http://arxiv.org/abs/2203.00644</w:t>
      </w:r>
    </w:p>
    <w:p w14:paraId="51984874" w14:textId="0CAB5F2E"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1]</w:t>
      </w:r>
      <w:r w:rsidRPr="003E454B">
        <w:rPr>
          <w:rFonts w:ascii="Segoe UI" w:hAnsi="Segoe UI" w:cs="Segoe UI"/>
        </w:rPr>
        <w:tab/>
      </w:r>
      <w:r w:rsidR="000B6C30">
        <w:rPr>
          <w:rFonts w:ascii="Segoe UI" w:hAnsi="Segoe UI" w:cs="Segoe UI"/>
        </w:rPr>
        <w:tab/>
      </w:r>
      <w:r w:rsidRPr="003E454B">
        <w:rPr>
          <w:rFonts w:ascii="Segoe UI" w:hAnsi="Segoe UI" w:cs="Segoe UI"/>
        </w:rPr>
        <w:t xml:space="preserve">J. Li and Q. Nguyen, ‘Multi-contact MPC for Dynamic Loco-manipulation on Humanoid Robots’. </w:t>
      </w:r>
      <w:proofErr w:type="spellStart"/>
      <w:r w:rsidRPr="003E454B">
        <w:rPr>
          <w:rFonts w:ascii="Segoe UI" w:hAnsi="Segoe UI" w:cs="Segoe UI"/>
        </w:rPr>
        <w:t>arXiv</w:t>
      </w:r>
      <w:proofErr w:type="spellEnd"/>
      <w:r w:rsidRPr="003E454B">
        <w:rPr>
          <w:rFonts w:ascii="Segoe UI" w:hAnsi="Segoe UI" w:cs="Segoe UI"/>
        </w:rPr>
        <w:t>, Mar. 21, 2023. Accessed: Apr. 16, 2023. [Online]. Available: http://arxiv.org/abs/2209.08662</w:t>
      </w:r>
    </w:p>
    <w:p w14:paraId="5A206208" w14:textId="256F11E6"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2]</w:t>
      </w:r>
      <w:r w:rsidRPr="003E454B">
        <w:rPr>
          <w:rFonts w:ascii="Segoe UI" w:hAnsi="Segoe UI" w:cs="Segoe UI"/>
        </w:rPr>
        <w:tab/>
      </w:r>
      <w:r w:rsidR="000B6C30">
        <w:rPr>
          <w:rFonts w:ascii="Segoe UI" w:hAnsi="Segoe UI" w:cs="Segoe UI"/>
        </w:rPr>
        <w:tab/>
      </w:r>
      <w:r w:rsidRPr="003E454B">
        <w:rPr>
          <w:rFonts w:ascii="Segoe UI" w:hAnsi="Segoe UI" w:cs="Segoe UI"/>
        </w:rPr>
        <w:t xml:space="preserve">J. Li and Q. Nguyen, ‘Dynamic Walking of Bipedal Robots on Uneven </w:t>
      </w:r>
      <w:proofErr w:type="gramStart"/>
      <w:r w:rsidRPr="003E454B">
        <w:rPr>
          <w:rFonts w:ascii="Segoe UI" w:hAnsi="Segoe UI" w:cs="Segoe UI"/>
        </w:rPr>
        <w:t>Stepping Stones</w:t>
      </w:r>
      <w:proofErr w:type="gramEnd"/>
      <w:r w:rsidRPr="003E454B">
        <w:rPr>
          <w:rFonts w:ascii="Segoe UI" w:hAnsi="Segoe UI" w:cs="Segoe UI"/>
        </w:rPr>
        <w:t xml:space="preserve"> via Adaptive-frequency MPC’. </w:t>
      </w:r>
      <w:proofErr w:type="spellStart"/>
      <w:r w:rsidRPr="003E454B">
        <w:rPr>
          <w:rFonts w:ascii="Segoe UI" w:hAnsi="Segoe UI" w:cs="Segoe UI"/>
        </w:rPr>
        <w:t>arXiv</w:t>
      </w:r>
      <w:proofErr w:type="spellEnd"/>
      <w:r w:rsidRPr="003E454B">
        <w:rPr>
          <w:rFonts w:ascii="Segoe UI" w:hAnsi="Segoe UI" w:cs="Segoe UI"/>
        </w:rPr>
        <w:t>, Sep. 18, 2022. Accessed: Apr. 16, 2023. [Online]. Available: http://arxiv.org/abs/2209.08664</w:t>
      </w:r>
    </w:p>
    <w:p w14:paraId="275DA938" w14:textId="310E6226"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3]</w:t>
      </w:r>
      <w:r w:rsidRPr="003E454B">
        <w:rPr>
          <w:rFonts w:ascii="Segoe UI" w:hAnsi="Segoe UI" w:cs="Segoe UI"/>
        </w:rPr>
        <w:tab/>
      </w:r>
      <w:r w:rsidR="000B6C30">
        <w:rPr>
          <w:rFonts w:ascii="Segoe UI" w:hAnsi="Segoe UI" w:cs="Segoe UI"/>
        </w:rPr>
        <w:tab/>
      </w:r>
      <w:r w:rsidRPr="003E454B">
        <w:rPr>
          <w:rFonts w:ascii="Segoe UI" w:hAnsi="Segoe UI" w:cs="Segoe UI"/>
        </w:rPr>
        <w:t xml:space="preserve">V. Kurtz, R. R. da Silva, P. M. </w:t>
      </w:r>
      <w:proofErr w:type="spellStart"/>
      <w:r w:rsidRPr="003E454B">
        <w:rPr>
          <w:rFonts w:ascii="Segoe UI" w:hAnsi="Segoe UI" w:cs="Segoe UI"/>
        </w:rPr>
        <w:t>Wensing</w:t>
      </w:r>
      <w:proofErr w:type="spellEnd"/>
      <w:r w:rsidRPr="003E454B">
        <w:rPr>
          <w:rFonts w:ascii="Segoe UI" w:hAnsi="Segoe UI" w:cs="Segoe UI"/>
        </w:rPr>
        <w:t xml:space="preserve">, and H. Lin, ‘Formal Connections between Template and Anchor Models via Approximate Simulation’. </w:t>
      </w:r>
      <w:proofErr w:type="spellStart"/>
      <w:r w:rsidRPr="003E454B">
        <w:rPr>
          <w:rFonts w:ascii="Segoe UI" w:hAnsi="Segoe UI" w:cs="Segoe UI"/>
        </w:rPr>
        <w:t>arXiv</w:t>
      </w:r>
      <w:proofErr w:type="spellEnd"/>
      <w:r w:rsidRPr="003E454B">
        <w:rPr>
          <w:rFonts w:ascii="Segoe UI" w:hAnsi="Segoe UI" w:cs="Segoe UI"/>
        </w:rPr>
        <w:t>, Sep. 20, 2019. Accessed: Apr. 16, 2023. [Online]. Available: http://arxiv.org/abs/1909.09693</w:t>
      </w:r>
    </w:p>
    <w:p w14:paraId="4F319ACA" w14:textId="0FD80B1F"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4]</w:t>
      </w:r>
      <w:r w:rsidRPr="003E454B">
        <w:rPr>
          <w:rFonts w:ascii="Segoe UI" w:hAnsi="Segoe UI" w:cs="Segoe UI"/>
        </w:rPr>
        <w:tab/>
      </w:r>
      <w:r w:rsidR="000B6C30">
        <w:rPr>
          <w:rFonts w:ascii="Segoe UI" w:hAnsi="Segoe UI" w:cs="Segoe UI"/>
        </w:rPr>
        <w:tab/>
      </w:r>
      <w:r w:rsidRPr="003E454B">
        <w:rPr>
          <w:rFonts w:ascii="Segoe UI" w:hAnsi="Segoe UI" w:cs="Segoe UI"/>
        </w:rPr>
        <w:t xml:space="preserve">Y. </w:t>
      </w:r>
      <w:proofErr w:type="spellStart"/>
      <w:r w:rsidRPr="003E454B">
        <w:rPr>
          <w:rFonts w:ascii="Segoe UI" w:hAnsi="Segoe UI" w:cs="Segoe UI"/>
        </w:rPr>
        <w:t>Xie</w:t>
      </w:r>
      <w:proofErr w:type="spellEnd"/>
      <w:r w:rsidRPr="003E454B">
        <w:rPr>
          <w:rFonts w:ascii="Segoe UI" w:hAnsi="Segoe UI" w:cs="Segoe UI"/>
        </w:rPr>
        <w:t xml:space="preserve">, J. Wang, H. Dong, X. Ren, L. Huang, and M. Zhao, ‘Dynamic Balancing of Humanoid Robot Walker3 with Proprioceptive Actuation: Systematic Design of Algorithm, Software and Hardware’. </w:t>
      </w:r>
      <w:proofErr w:type="spellStart"/>
      <w:r w:rsidRPr="003E454B">
        <w:rPr>
          <w:rFonts w:ascii="Segoe UI" w:hAnsi="Segoe UI" w:cs="Segoe UI"/>
        </w:rPr>
        <w:t>arXiv</w:t>
      </w:r>
      <w:proofErr w:type="spellEnd"/>
      <w:r w:rsidRPr="003E454B">
        <w:rPr>
          <w:rFonts w:ascii="Segoe UI" w:hAnsi="Segoe UI" w:cs="Segoe UI"/>
        </w:rPr>
        <w:t>, Aug. 09, 2021. Accessed: Apr. 16, 2023. [Online]. Available: http://arxiv.org/abs/2108.03826</w:t>
      </w:r>
    </w:p>
    <w:p w14:paraId="3D0C223B" w14:textId="6E2F6A64" w:rsidR="003E454B" w:rsidRPr="003E454B" w:rsidRDefault="003E454B" w:rsidP="006F044E">
      <w:pPr>
        <w:pStyle w:val="Bibliography"/>
        <w:tabs>
          <w:tab w:val="left" w:pos="567"/>
        </w:tabs>
        <w:ind w:left="567" w:hanging="567"/>
        <w:jc w:val="both"/>
        <w:rPr>
          <w:rFonts w:ascii="Segoe UI" w:hAnsi="Segoe UI" w:cs="Segoe UI"/>
        </w:rPr>
      </w:pPr>
      <w:r w:rsidRPr="003E454B">
        <w:rPr>
          <w:rFonts w:ascii="Segoe UI" w:hAnsi="Segoe UI" w:cs="Segoe UI"/>
        </w:rPr>
        <w:t>[35]</w:t>
      </w:r>
      <w:r w:rsidRPr="003E454B">
        <w:rPr>
          <w:rFonts w:ascii="Segoe UI" w:hAnsi="Segoe UI" w:cs="Segoe UI"/>
        </w:rPr>
        <w:tab/>
      </w:r>
      <w:r w:rsidR="000B6C30">
        <w:rPr>
          <w:rFonts w:ascii="Segoe UI" w:hAnsi="Segoe UI" w:cs="Segoe UI"/>
        </w:rPr>
        <w:tab/>
      </w:r>
      <w:r w:rsidRPr="003E454B">
        <w:rPr>
          <w:rFonts w:ascii="Segoe UI" w:hAnsi="Segoe UI" w:cs="Segoe UI"/>
        </w:rPr>
        <w:t xml:space="preserve">D. Kang, S. Zimmermann, and S. </w:t>
      </w:r>
      <w:proofErr w:type="spellStart"/>
      <w:r w:rsidRPr="003E454B">
        <w:rPr>
          <w:rFonts w:ascii="Segoe UI" w:hAnsi="Segoe UI" w:cs="Segoe UI"/>
        </w:rPr>
        <w:t>Coros</w:t>
      </w:r>
      <w:proofErr w:type="spellEnd"/>
      <w:r w:rsidRPr="003E454B">
        <w:rPr>
          <w:rFonts w:ascii="Segoe UI" w:hAnsi="Segoe UI" w:cs="Segoe UI"/>
        </w:rPr>
        <w:t xml:space="preserve">, ‘Animal Gaits on Quadrupedal Robots Using Motion Matching and Model-Based Control’, in </w:t>
      </w:r>
      <w:r w:rsidRPr="003E454B">
        <w:rPr>
          <w:rFonts w:ascii="Segoe UI" w:hAnsi="Segoe UI" w:cs="Segoe UI"/>
          <w:i/>
          <w:iCs/>
        </w:rPr>
        <w:t>2021 IEEE/RSJ International Conference on Intelligent Robots and Systems (IROS)</w:t>
      </w:r>
      <w:r w:rsidRPr="003E454B">
        <w:rPr>
          <w:rFonts w:ascii="Segoe UI" w:hAnsi="Segoe UI" w:cs="Segoe UI"/>
        </w:rPr>
        <w:t xml:space="preserve">, Prague, Czech Republic: IEEE, Sep. 2021, pp. 8500–8507. </w:t>
      </w:r>
      <w:proofErr w:type="spellStart"/>
      <w:r w:rsidRPr="003E454B">
        <w:rPr>
          <w:rFonts w:ascii="Segoe UI" w:hAnsi="Segoe UI" w:cs="Segoe UI"/>
        </w:rPr>
        <w:t>doi</w:t>
      </w:r>
      <w:proofErr w:type="spellEnd"/>
      <w:r w:rsidRPr="003E454B">
        <w:rPr>
          <w:rFonts w:ascii="Segoe UI" w:hAnsi="Segoe UI" w:cs="Segoe UI"/>
        </w:rPr>
        <w:t>: 10.1109/IROS51168.2021.9635838.</w:t>
      </w:r>
    </w:p>
    <w:p w14:paraId="00A82D80" w14:textId="3F8437BE" w:rsidR="00E208E9" w:rsidRPr="007F6892" w:rsidRDefault="00E208E9" w:rsidP="006F044E">
      <w:pPr>
        <w:tabs>
          <w:tab w:val="left" w:pos="567"/>
        </w:tabs>
        <w:ind w:left="567" w:hanging="567"/>
        <w:jc w:val="both"/>
        <w:rPr>
          <w:rFonts w:ascii="Segoe UI" w:hAnsi="Segoe UI" w:cs="Segoe UI"/>
          <w:b/>
          <w:bCs/>
        </w:rPr>
      </w:pPr>
      <w:r w:rsidRPr="007F6892">
        <w:rPr>
          <w:rFonts w:ascii="Segoe UI" w:hAnsi="Segoe UI" w:cs="Segoe UI"/>
          <w:b/>
          <w:bCs/>
        </w:rPr>
        <w:fldChar w:fldCharType="end"/>
      </w:r>
    </w:p>
    <w:sectPr w:rsidR="00E208E9" w:rsidRPr="007F6892">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F3CC7" w14:textId="77777777" w:rsidR="00905709" w:rsidRDefault="00905709" w:rsidP="000A3CFD">
      <w:pPr>
        <w:spacing w:after="0" w:line="240" w:lineRule="auto"/>
      </w:pPr>
      <w:r>
        <w:separator/>
      </w:r>
    </w:p>
  </w:endnote>
  <w:endnote w:type="continuationSeparator" w:id="0">
    <w:p w14:paraId="23F862EE" w14:textId="77777777" w:rsidR="00905709" w:rsidRDefault="00905709" w:rsidP="000A3C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3EC2C" w14:textId="77777777" w:rsidR="00905709" w:rsidRDefault="00905709" w:rsidP="000A3CFD">
      <w:pPr>
        <w:spacing w:after="0" w:line="240" w:lineRule="auto"/>
      </w:pPr>
      <w:r>
        <w:separator/>
      </w:r>
    </w:p>
  </w:footnote>
  <w:footnote w:type="continuationSeparator" w:id="0">
    <w:p w14:paraId="7B6FEF9A" w14:textId="77777777" w:rsidR="00905709" w:rsidRDefault="00905709" w:rsidP="000A3C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EFD48" w14:textId="3EA2B41D" w:rsidR="000A3CFD" w:rsidRPr="00786C7F" w:rsidRDefault="00786C7F" w:rsidP="00086FF7">
    <w:pPr>
      <w:pStyle w:val="Header"/>
      <w:pBdr>
        <w:bottom w:val="single" w:sz="18" w:space="1" w:color="0070C0"/>
      </w:pBdr>
      <w:jc w:val="center"/>
      <w:rPr>
        <w:rFonts w:ascii="Cambria" w:hAnsi="Cambria"/>
        <w:sz w:val="28"/>
        <w:szCs w:val="28"/>
      </w:rPr>
    </w:pPr>
    <w:r w:rsidRPr="00786C7F">
      <w:rPr>
        <w:rFonts w:ascii="Cambria" w:hAnsi="Cambria"/>
        <w:sz w:val="28"/>
        <w:szCs w:val="28"/>
      </w:rPr>
      <w:t>EE6221 Robotics and Intelligent Sensors – Assignment 2, AY2022-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C300B"/>
    <w:multiLevelType w:val="hybridMultilevel"/>
    <w:tmpl w:val="20BE96E2"/>
    <w:lvl w:ilvl="0" w:tplc="90FECB6A">
      <w:numFmt w:val="bullet"/>
      <w:lvlText w:val="-"/>
      <w:lvlJc w:val="left"/>
      <w:pPr>
        <w:ind w:left="720" w:hanging="360"/>
      </w:pPr>
      <w:rPr>
        <w:rFonts w:ascii="Calibri" w:eastAsiaTheme="minorHAnsi"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8063141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525"/>
    <w:rsid w:val="0000141F"/>
    <w:rsid w:val="00005F66"/>
    <w:rsid w:val="0001288B"/>
    <w:rsid w:val="000340A9"/>
    <w:rsid w:val="00040800"/>
    <w:rsid w:val="00042895"/>
    <w:rsid w:val="000446F2"/>
    <w:rsid w:val="00052292"/>
    <w:rsid w:val="00064B8E"/>
    <w:rsid w:val="00086FF7"/>
    <w:rsid w:val="00094882"/>
    <w:rsid w:val="000A3CFD"/>
    <w:rsid w:val="000B6C30"/>
    <w:rsid w:val="000B7056"/>
    <w:rsid w:val="000C76BB"/>
    <w:rsid w:val="000D4854"/>
    <w:rsid w:val="000D5D45"/>
    <w:rsid w:val="0010102D"/>
    <w:rsid w:val="0013208E"/>
    <w:rsid w:val="00143D63"/>
    <w:rsid w:val="00181CAB"/>
    <w:rsid w:val="001825DF"/>
    <w:rsid w:val="001920FC"/>
    <w:rsid w:val="001973B8"/>
    <w:rsid w:val="001A5044"/>
    <w:rsid w:val="001B369E"/>
    <w:rsid w:val="001E18BF"/>
    <w:rsid w:val="001E7C30"/>
    <w:rsid w:val="001F45DD"/>
    <w:rsid w:val="00200766"/>
    <w:rsid w:val="0022221B"/>
    <w:rsid w:val="002404F6"/>
    <w:rsid w:val="002416AA"/>
    <w:rsid w:val="00262CDF"/>
    <w:rsid w:val="00283C81"/>
    <w:rsid w:val="00287183"/>
    <w:rsid w:val="002B02DF"/>
    <w:rsid w:val="002B4CF9"/>
    <w:rsid w:val="002D74D3"/>
    <w:rsid w:val="002E17D8"/>
    <w:rsid w:val="002E2798"/>
    <w:rsid w:val="002E5CF7"/>
    <w:rsid w:val="002E78B2"/>
    <w:rsid w:val="002E7BA2"/>
    <w:rsid w:val="00346B72"/>
    <w:rsid w:val="003621F3"/>
    <w:rsid w:val="00376912"/>
    <w:rsid w:val="003863EF"/>
    <w:rsid w:val="003B33C9"/>
    <w:rsid w:val="003E3121"/>
    <w:rsid w:val="003E454B"/>
    <w:rsid w:val="003F1B47"/>
    <w:rsid w:val="004066E4"/>
    <w:rsid w:val="00407200"/>
    <w:rsid w:val="004219EE"/>
    <w:rsid w:val="00423BDF"/>
    <w:rsid w:val="004275BD"/>
    <w:rsid w:val="00452A71"/>
    <w:rsid w:val="00454C91"/>
    <w:rsid w:val="00465E46"/>
    <w:rsid w:val="0046776C"/>
    <w:rsid w:val="00480BB8"/>
    <w:rsid w:val="0048698D"/>
    <w:rsid w:val="00493FDC"/>
    <w:rsid w:val="004A5992"/>
    <w:rsid w:val="004E4578"/>
    <w:rsid w:val="004F21CB"/>
    <w:rsid w:val="004F4ACC"/>
    <w:rsid w:val="0050400F"/>
    <w:rsid w:val="00511DE6"/>
    <w:rsid w:val="00534F56"/>
    <w:rsid w:val="005352DA"/>
    <w:rsid w:val="00536E10"/>
    <w:rsid w:val="005441F3"/>
    <w:rsid w:val="005634F9"/>
    <w:rsid w:val="00564673"/>
    <w:rsid w:val="0057412D"/>
    <w:rsid w:val="0057734B"/>
    <w:rsid w:val="00581FCD"/>
    <w:rsid w:val="005976ED"/>
    <w:rsid w:val="005A0B5A"/>
    <w:rsid w:val="005A0E87"/>
    <w:rsid w:val="005B25E1"/>
    <w:rsid w:val="005B783D"/>
    <w:rsid w:val="005C37D9"/>
    <w:rsid w:val="005D21FE"/>
    <w:rsid w:val="005E2F74"/>
    <w:rsid w:val="00606F03"/>
    <w:rsid w:val="00632D19"/>
    <w:rsid w:val="0063558C"/>
    <w:rsid w:val="0065559B"/>
    <w:rsid w:val="00675920"/>
    <w:rsid w:val="00675FF5"/>
    <w:rsid w:val="00696117"/>
    <w:rsid w:val="006A21E8"/>
    <w:rsid w:val="006A27ED"/>
    <w:rsid w:val="006C6D2E"/>
    <w:rsid w:val="006D0A03"/>
    <w:rsid w:val="006D353A"/>
    <w:rsid w:val="006F044E"/>
    <w:rsid w:val="006F6831"/>
    <w:rsid w:val="00706591"/>
    <w:rsid w:val="00741C81"/>
    <w:rsid w:val="00751EFE"/>
    <w:rsid w:val="00756456"/>
    <w:rsid w:val="00780846"/>
    <w:rsid w:val="00786C7F"/>
    <w:rsid w:val="00795B0C"/>
    <w:rsid w:val="007C66C9"/>
    <w:rsid w:val="007D7C4B"/>
    <w:rsid w:val="007F293F"/>
    <w:rsid w:val="007F6892"/>
    <w:rsid w:val="007F7B94"/>
    <w:rsid w:val="008408D8"/>
    <w:rsid w:val="008476FE"/>
    <w:rsid w:val="00847903"/>
    <w:rsid w:val="00863278"/>
    <w:rsid w:val="00887914"/>
    <w:rsid w:val="008D16D4"/>
    <w:rsid w:val="008D1884"/>
    <w:rsid w:val="008D5A01"/>
    <w:rsid w:val="008E1985"/>
    <w:rsid w:val="008E727A"/>
    <w:rsid w:val="008F1242"/>
    <w:rsid w:val="008F28F2"/>
    <w:rsid w:val="00905709"/>
    <w:rsid w:val="0096381F"/>
    <w:rsid w:val="0098262B"/>
    <w:rsid w:val="009D71C7"/>
    <w:rsid w:val="009F686D"/>
    <w:rsid w:val="00A028B2"/>
    <w:rsid w:val="00A15D8C"/>
    <w:rsid w:val="00A351CF"/>
    <w:rsid w:val="00A51032"/>
    <w:rsid w:val="00A928CF"/>
    <w:rsid w:val="00A95BAB"/>
    <w:rsid w:val="00AA1767"/>
    <w:rsid w:val="00AA3F4F"/>
    <w:rsid w:val="00AB1A01"/>
    <w:rsid w:val="00AC11C2"/>
    <w:rsid w:val="00AD76FF"/>
    <w:rsid w:val="00B0679B"/>
    <w:rsid w:val="00B153A9"/>
    <w:rsid w:val="00B2207D"/>
    <w:rsid w:val="00B23592"/>
    <w:rsid w:val="00B2643B"/>
    <w:rsid w:val="00B309BA"/>
    <w:rsid w:val="00B37B83"/>
    <w:rsid w:val="00B843E9"/>
    <w:rsid w:val="00B90440"/>
    <w:rsid w:val="00B9268A"/>
    <w:rsid w:val="00BB4DFB"/>
    <w:rsid w:val="00BC11FB"/>
    <w:rsid w:val="00BD2952"/>
    <w:rsid w:val="00BF41E1"/>
    <w:rsid w:val="00C14CC1"/>
    <w:rsid w:val="00C80281"/>
    <w:rsid w:val="00C86BF3"/>
    <w:rsid w:val="00C9080B"/>
    <w:rsid w:val="00C94060"/>
    <w:rsid w:val="00CA7AE5"/>
    <w:rsid w:val="00CC51BF"/>
    <w:rsid w:val="00CC580A"/>
    <w:rsid w:val="00CC6722"/>
    <w:rsid w:val="00CD2B0A"/>
    <w:rsid w:val="00CF1A8B"/>
    <w:rsid w:val="00D00E98"/>
    <w:rsid w:val="00D053BC"/>
    <w:rsid w:val="00D06454"/>
    <w:rsid w:val="00D130A1"/>
    <w:rsid w:val="00D43C20"/>
    <w:rsid w:val="00D53126"/>
    <w:rsid w:val="00D754BC"/>
    <w:rsid w:val="00DD7EF0"/>
    <w:rsid w:val="00DE0B79"/>
    <w:rsid w:val="00DE593D"/>
    <w:rsid w:val="00DF05C4"/>
    <w:rsid w:val="00DF27C1"/>
    <w:rsid w:val="00E00B5A"/>
    <w:rsid w:val="00E1738C"/>
    <w:rsid w:val="00E17BD1"/>
    <w:rsid w:val="00E208E9"/>
    <w:rsid w:val="00E21A13"/>
    <w:rsid w:val="00E52956"/>
    <w:rsid w:val="00E64525"/>
    <w:rsid w:val="00E65A67"/>
    <w:rsid w:val="00E65DB6"/>
    <w:rsid w:val="00E761E2"/>
    <w:rsid w:val="00E80F39"/>
    <w:rsid w:val="00EA00C9"/>
    <w:rsid w:val="00EB3368"/>
    <w:rsid w:val="00EB3473"/>
    <w:rsid w:val="00ED37D0"/>
    <w:rsid w:val="00ED4D0B"/>
    <w:rsid w:val="00ED7E6B"/>
    <w:rsid w:val="00F031A0"/>
    <w:rsid w:val="00F12607"/>
    <w:rsid w:val="00F30369"/>
    <w:rsid w:val="00F54857"/>
    <w:rsid w:val="00F67165"/>
    <w:rsid w:val="00F71EDA"/>
    <w:rsid w:val="00F75D80"/>
    <w:rsid w:val="00F8048C"/>
    <w:rsid w:val="00FA292C"/>
    <w:rsid w:val="00FA4939"/>
    <w:rsid w:val="00FB24CF"/>
    <w:rsid w:val="00FB68F0"/>
    <w:rsid w:val="00FD26A2"/>
    <w:rsid w:val="00FF0B5E"/>
    <w:rsid w:val="00FF5E94"/>
  </w:rsids>
  <m:mathPr>
    <m:mathFont m:val="Cambria Math"/>
    <m:brkBin m:val="before"/>
    <m:brkBinSub m:val="--"/>
    <m:smallFrac m:val="0"/>
    <m:dispDef/>
    <m:lMargin m:val="0"/>
    <m:rMargin m:val="0"/>
    <m:defJc m:val="centerGroup"/>
    <m:wrapIndent m:val="1440"/>
    <m:intLim m:val="subSup"/>
    <m:naryLim m:val="undOvr"/>
  </m:mathPr>
  <w:themeFontLang w:val="en-S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AA8DD"/>
  <w15:chartTrackingRefBased/>
  <w15:docId w15:val="{FD6A6E97-0F3A-4F8A-828E-392D27B2B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208E9"/>
    <w:pPr>
      <w:tabs>
        <w:tab w:val="left" w:pos="384"/>
      </w:tabs>
      <w:spacing w:after="0" w:line="240" w:lineRule="auto"/>
      <w:ind w:left="384" w:hanging="384"/>
    </w:pPr>
  </w:style>
  <w:style w:type="paragraph" w:styleId="ListParagraph">
    <w:name w:val="List Paragraph"/>
    <w:basedOn w:val="Normal"/>
    <w:uiPriority w:val="34"/>
    <w:qFormat/>
    <w:rsid w:val="00756456"/>
    <w:pPr>
      <w:ind w:left="720"/>
      <w:contextualSpacing/>
    </w:pPr>
  </w:style>
  <w:style w:type="paragraph" w:styleId="Caption">
    <w:name w:val="caption"/>
    <w:basedOn w:val="Normal"/>
    <w:next w:val="Normal"/>
    <w:uiPriority w:val="35"/>
    <w:unhideWhenUsed/>
    <w:qFormat/>
    <w:rsid w:val="00CC580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0A3C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3CFD"/>
  </w:style>
  <w:style w:type="paragraph" w:styleId="Footer">
    <w:name w:val="footer"/>
    <w:basedOn w:val="Normal"/>
    <w:link w:val="FooterChar"/>
    <w:uiPriority w:val="99"/>
    <w:unhideWhenUsed/>
    <w:rsid w:val="000A3C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3C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3890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0</TotalTime>
  <Pages>8</Pages>
  <Words>16413</Words>
  <Characters>9355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FITRI ANBARSANTI#</dc:creator>
  <cp:keywords/>
  <dc:description/>
  <cp:lastModifiedBy>#NURFITRI ANBARSANTI#</cp:lastModifiedBy>
  <cp:revision>206</cp:revision>
  <cp:lastPrinted>2023-04-17T03:35:00Z</cp:lastPrinted>
  <dcterms:created xsi:type="dcterms:W3CDTF">2023-04-16T04:27:00Z</dcterms:created>
  <dcterms:modified xsi:type="dcterms:W3CDTF">2023-04-1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Oo5d7F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